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74D62B9" w:rsidR="00334831" w:rsidRPr="00C5433C" w:rsidRDefault="00334831" w:rsidP="00C125FF">
      <w:pPr>
        <w:pStyle w:val="ListParagraph"/>
        <w:spacing w:line="240" w:lineRule="auto"/>
        <w:ind w:left="5040" w:firstLine="489"/>
      </w:pPr>
      <w:r w:rsidRPr="00C5433C">
        <w:t xml:space="preserve">Banda Aceh, </w:t>
      </w:r>
      <w:r w:rsidR="00C125FF">
        <w:rPr>
          <w:lang w:val="id-ID"/>
        </w:rPr>
        <w:t>06</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38582F00" w14:textId="3FEBF5A4" w:rsidR="00334831" w:rsidRDefault="00334831" w:rsidP="00635505">
      <w:pPr>
        <w:pStyle w:val="ListParagraph"/>
        <w:numPr>
          <w:ilvl w:val="0"/>
          <w:numId w:val="1"/>
        </w:numPr>
      </w:pPr>
      <w:r w:rsidRPr="00C5433C">
        <w:t xml:space="preserve">Kata kunci terdiri dari </w:t>
      </w:r>
      <w:r>
        <w:t>4</w:t>
      </w:r>
      <w:r w:rsidRPr="00C5433C">
        <w:t>-6 kata yang signifikan agar memudahkan pencarian.</w:t>
      </w:r>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6D820F8F" w:rsidR="00C0083F" w:rsidRPr="00A25460" w:rsidRDefault="00C0083F" w:rsidP="00C125FF">
      <w:pPr>
        <w:ind w:left="5760" w:hanging="231"/>
      </w:pPr>
      <w:r w:rsidRPr="00A25460">
        <w:t>Banda Aceh,</w:t>
      </w:r>
      <w:r w:rsidR="00464579" w:rsidRPr="00A25460">
        <w:t xml:space="preserve"> </w:t>
      </w:r>
      <w:r w:rsidR="00C125FF">
        <w:rPr>
          <w:lang w:val="id-ID"/>
        </w:rPr>
        <w:t>06</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72EC1E09"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8B0E2C">
          <w:rPr>
            <w:noProof/>
            <w:webHidden/>
          </w:rPr>
          <w:t>i</w:t>
        </w:r>
        <w:r w:rsidR="00AF0B17">
          <w:rPr>
            <w:noProof/>
            <w:webHidden/>
          </w:rPr>
          <w:fldChar w:fldCharType="end"/>
        </w:r>
      </w:hyperlink>
    </w:p>
    <w:p w14:paraId="7901BB2C" w14:textId="3397FD88"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8B0E2C">
          <w:rPr>
            <w:noProof/>
            <w:webHidden/>
          </w:rPr>
          <w:t>iii</w:t>
        </w:r>
        <w:r w:rsidR="00AF0B17">
          <w:rPr>
            <w:noProof/>
            <w:webHidden/>
          </w:rPr>
          <w:fldChar w:fldCharType="end"/>
        </w:r>
      </w:hyperlink>
    </w:p>
    <w:p w14:paraId="52767547" w14:textId="60513353"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8B0E2C">
          <w:rPr>
            <w:noProof/>
            <w:webHidden/>
          </w:rPr>
          <w:t>iv</w:t>
        </w:r>
        <w:r w:rsidR="00AF0B17">
          <w:rPr>
            <w:noProof/>
            <w:webHidden/>
          </w:rPr>
          <w:fldChar w:fldCharType="end"/>
        </w:r>
      </w:hyperlink>
    </w:p>
    <w:p w14:paraId="257E0D05" w14:textId="555DFDE6"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8B0E2C">
          <w:rPr>
            <w:noProof/>
            <w:webHidden/>
          </w:rPr>
          <w:t>vii</w:t>
        </w:r>
        <w:r w:rsidR="00AF0B17">
          <w:rPr>
            <w:noProof/>
            <w:webHidden/>
          </w:rPr>
          <w:fldChar w:fldCharType="end"/>
        </w:r>
      </w:hyperlink>
    </w:p>
    <w:p w14:paraId="6FC645B1" w14:textId="30D84FFE"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8B0E2C">
          <w:rPr>
            <w:noProof/>
            <w:webHidden/>
          </w:rPr>
          <w:t>viii</w:t>
        </w:r>
        <w:r w:rsidR="00AF0B17">
          <w:rPr>
            <w:noProof/>
            <w:webHidden/>
          </w:rPr>
          <w:fldChar w:fldCharType="end"/>
        </w:r>
      </w:hyperlink>
    </w:p>
    <w:p w14:paraId="246C7F14" w14:textId="05087AA8"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8B0E2C">
          <w:rPr>
            <w:noProof/>
            <w:webHidden/>
          </w:rPr>
          <w:t>x</w:t>
        </w:r>
        <w:r w:rsidR="00AF0B17">
          <w:rPr>
            <w:noProof/>
            <w:webHidden/>
          </w:rPr>
          <w:fldChar w:fldCharType="end"/>
        </w:r>
      </w:hyperlink>
    </w:p>
    <w:p w14:paraId="7153EBC5" w14:textId="51724731"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8B0E2C">
          <w:rPr>
            <w:noProof/>
            <w:webHidden/>
          </w:rPr>
          <w:t>xi</w:t>
        </w:r>
        <w:r w:rsidR="00AF0B17">
          <w:rPr>
            <w:noProof/>
            <w:webHidden/>
          </w:rPr>
          <w:fldChar w:fldCharType="end"/>
        </w:r>
      </w:hyperlink>
    </w:p>
    <w:p w14:paraId="3B88C5AD" w14:textId="3DE84E97"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8B0E2C">
          <w:rPr>
            <w:noProof/>
            <w:webHidden/>
          </w:rPr>
          <w:t>xii</w:t>
        </w:r>
        <w:r w:rsidR="00AF0B17">
          <w:rPr>
            <w:noProof/>
            <w:webHidden/>
          </w:rPr>
          <w:fldChar w:fldCharType="end"/>
        </w:r>
      </w:hyperlink>
    </w:p>
    <w:p w14:paraId="091440EA" w14:textId="0B474126"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8B0E2C">
          <w:rPr>
            <w:noProof/>
            <w:webHidden/>
          </w:rPr>
          <w:t>1</w:t>
        </w:r>
        <w:r w:rsidR="00AF0B17">
          <w:rPr>
            <w:noProof/>
            <w:webHidden/>
          </w:rPr>
          <w:fldChar w:fldCharType="end"/>
        </w:r>
      </w:hyperlink>
    </w:p>
    <w:p w14:paraId="690AF3EC" w14:textId="20E153C3"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8B0E2C">
          <w:rPr>
            <w:noProof/>
            <w:webHidden/>
          </w:rPr>
          <w:t>1</w:t>
        </w:r>
        <w:r w:rsidR="00AF0B17">
          <w:rPr>
            <w:noProof/>
            <w:webHidden/>
          </w:rPr>
          <w:fldChar w:fldCharType="end"/>
        </w:r>
      </w:hyperlink>
    </w:p>
    <w:p w14:paraId="643C974C" w14:textId="4C198A40"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8B0E2C">
          <w:rPr>
            <w:noProof/>
            <w:webHidden/>
          </w:rPr>
          <w:t>2</w:t>
        </w:r>
        <w:r w:rsidR="00AF0B17">
          <w:rPr>
            <w:noProof/>
            <w:webHidden/>
          </w:rPr>
          <w:fldChar w:fldCharType="end"/>
        </w:r>
      </w:hyperlink>
    </w:p>
    <w:p w14:paraId="03853467" w14:textId="58DE202A"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8B0E2C">
          <w:rPr>
            <w:noProof/>
            <w:webHidden/>
          </w:rPr>
          <w:t>3</w:t>
        </w:r>
        <w:r w:rsidR="00AF0B17">
          <w:rPr>
            <w:noProof/>
            <w:webHidden/>
          </w:rPr>
          <w:fldChar w:fldCharType="end"/>
        </w:r>
      </w:hyperlink>
    </w:p>
    <w:p w14:paraId="2837F536" w14:textId="6C566414"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8B0E2C">
          <w:rPr>
            <w:noProof/>
            <w:webHidden/>
          </w:rPr>
          <w:t>3</w:t>
        </w:r>
        <w:r w:rsidR="00AF0B17">
          <w:rPr>
            <w:noProof/>
            <w:webHidden/>
          </w:rPr>
          <w:fldChar w:fldCharType="end"/>
        </w:r>
      </w:hyperlink>
    </w:p>
    <w:p w14:paraId="05C6EF63" w14:textId="42FDF984"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3BDA697B" w14:textId="2C187EBA"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450D5638" w14:textId="36ADBE36"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2BB18793" w14:textId="016CC97C"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8B0E2C">
          <w:rPr>
            <w:noProof/>
            <w:webHidden/>
          </w:rPr>
          <w:t>6</w:t>
        </w:r>
        <w:r w:rsidR="00AF0B17">
          <w:rPr>
            <w:noProof/>
            <w:webHidden/>
          </w:rPr>
          <w:fldChar w:fldCharType="end"/>
        </w:r>
      </w:hyperlink>
    </w:p>
    <w:p w14:paraId="54AAD516" w14:textId="7F25490C"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8B0E2C">
          <w:rPr>
            <w:noProof/>
            <w:webHidden/>
          </w:rPr>
          <w:t>9</w:t>
        </w:r>
        <w:r w:rsidR="00AF0B17">
          <w:rPr>
            <w:noProof/>
            <w:webHidden/>
          </w:rPr>
          <w:fldChar w:fldCharType="end"/>
        </w:r>
      </w:hyperlink>
    </w:p>
    <w:p w14:paraId="38BDA028" w14:textId="75EFBC4C"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8B0E2C">
          <w:rPr>
            <w:noProof/>
            <w:webHidden/>
          </w:rPr>
          <w:t>9</w:t>
        </w:r>
        <w:r w:rsidR="00AF0B17">
          <w:rPr>
            <w:noProof/>
            <w:webHidden/>
          </w:rPr>
          <w:fldChar w:fldCharType="end"/>
        </w:r>
      </w:hyperlink>
    </w:p>
    <w:p w14:paraId="5DB5FF56" w14:textId="6884E123"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8B0E2C">
          <w:rPr>
            <w:noProof/>
            <w:webHidden/>
          </w:rPr>
          <w:t>11</w:t>
        </w:r>
        <w:r w:rsidR="00AF0B17">
          <w:rPr>
            <w:noProof/>
            <w:webHidden/>
          </w:rPr>
          <w:fldChar w:fldCharType="end"/>
        </w:r>
      </w:hyperlink>
    </w:p>
    <w:p w14:paraId="2A117A28" w14:textId="2E98E201"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8B0E2C">
          <w:rPr>
            <w:noProof/>
            <w:webHidden/>
          </w:rPr>
          <w:t>14</w:t>
        </w:r>
        <w:r w:rsidR="00AF0B17">
          <w:rPr>
            <w:noProof/>
            <w:webHidden/>
          </w:rPr>
          <w:fldChar w:fldCharType="end"/>
        </w:r>
      </w:hyperlink>
    </w:p>
    <w:p w14:paraId="7B882A4B" w14:textId="6B6F9F93"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8B0E2C">
          <w:rPr>
            <w:noProof/>
            <w:webHidden/>
          </w:rPr>
          <w:t>15</w:t>
        </w:r>
        <w:r w:rsidR="00AF0B17">
          <w:rPr>
            <w:noProof/>
            <w:webHidden/>
          </w:rPr>
          <w:fldChar w:fldCharType="end"/>
        </w:r>
      </w:hyperlink>
    </w:p>
    <w:p w14:paraId="31CB7050" w14:textId="0C36A1EC"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8B0E2C">
          <w:rPr>
            <w:noProof/>
            <w:webHidden/>
          </w:rPr>
          <w:t>17</w:t>
        </w:r>
        <w:r w:rsidR="00AF0B17">
          <w:rPr>
            <w:noProof/>
            <w:webHidden/>
          </w:rPr>
          <w:fldChar w:fldCharType="end"/>
        </w:r>
      </w:hyperlink>
    </w:p>
    <w:p w14:paraId="64A08AA5" w14:textId="27992D63"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7DF3D71F" w14:textId="4EF40C8D"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0E90B1C8" w14:textId="23CEC832"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60010053" w14:textId="74B7E137"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8B0E2C">
          <w:rPr>
            <w:noProof/>
            <w:webHidden/>
          </w:rPr>
          <w:t>22</w:t>
        </w:r>
        <w:r w:rsidR="00AF0B17">
          <w:rPr>
            <w:noProof/>
            <w:webHidden/>
          </w:rPr>
          <w:fldChar w:fldCharType="end"/>
        </w:r>
      </w:hyperlink>
    </w:p>
    <w:p w14:paraId="2176529C" w14:textId="5B45C55F"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8B0E2C">
          <w:rPr>
            <w:noProof/>
            <w:webHidden/>
          </w:rPr>
          <w:t>22</w:t>
        </w:r>
        <w:r w:rsidR="00AF0B17">
          <w:rPr>
            <w:noProof/>
            <w:webHidden/>
          </w:rPr>
          <w:fldChar w:fldCharType="end"/>
        </w:r>
      </w:hyperlink>
    </w:p>
    <w:p w14:paraId="534BF812" w14:textId="2361F75B"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2478BCBB" w14:textId="44F835AF"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46ED24E1" w14:textId="38F4C61B"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12ACA881" w14:textId="1A11CB0A"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8B0E2C">
          <w:rPr>
            <w:noProof/>
            <w:webHidden/>
          </w:rPr>
          <w:t>25</w:t>
        </w:r>
        <w:r w:rsidR="00AF0B17">
          <w:rPr>
            <w:noProof/>
            <w:webHidden/>
          </w:rPr>
          <w:fldChar w:fldCharType="end"/>
        </w:r>
      </w:hyperlink>
    </w:p>
    <w:p w14:paraId="04C90B66" w14:textId="1C1E5CC6"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8B0E2C">
          <w:rPr>
            <w:noProof/>
            <w:webHidden/>
          </w:rPr>
          <w:t>33</w:t>
        </w:r>
        <w:r w:rsidR="00AF0B17">
          <w:rPr>
            <w:noProof/>
            <w:webHidden/>
          </w:rPr>
          <w:fldChar w:fldCharType="end"/>
        </w:r>
      </w:hyperlink>
    </w:p>
    <w:p w14:paraId="2FC6F3D0" w14:textId="6A0330E9"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8B0E2C">
          <w:rPr>
            <w:noProof/>
            <w:webHidden/>
          </w:rPr>
          <w:t>33</w:t>
        </w:r>
        <w:r w:rsidR="00AF0B17">
          <w:rPr>
            <w:noProof/>
            <w:webHidden/>
          </w:rPr>
          <w:fldChar w:fldCharType="end"/>
        </w:r>
      </w:hyperlink>
    </w:p>
    <w:p w14:paraId="7E844F65" w14:textId="7C792893"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8B0E2C">
          <w:rPr>
            <w:noProof/>
            <w:webHidden/>
          </w:rPr>
          <w:t>34</w:t>
        </w:r>
        <w:r w:rsidR="00AF0B17">
          <w:rPr>
            <w:noProof/>
            <w:webHidden/>
          </w:rPr>
          <w:fldChar w:fldCharType="end"/>
        </w:r>
      </w:hyperlink>
    </w:p>
    <w:p w14:paraId="34E6D7EB" w14:textId="2D6DD7A1"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8B0E2C">
          <w:rPr>
            <w:noProof/>
            <w:webHidden/>
          </w:rPr>
          <w:t>35</w:t>
        </w:r>
        <w:r w:rsidR="00AF0B17">
          <w:rPr>
            <w:noProof/>
            <w:webHidden/>
          </w:rPr>
          <w:fldChar w:fldCharType="end"/>
        </w:r>
      </w:hyperlink>
    </w:p>
    <w:p w14:paraId="16F62086" w14:textId="1E3304FF"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8B0E2C">
          <w:rPr>
            <w:noProof/>
            <w:webHidden/>
          </w:rPr>
          <w:t>38</w:t>
        </w:r>
        <w:r w:rsidR="00AF0B17">
          <w:rPr>
            <w:noProof/>
            <w:webHidden/>
          </w:rPr>
          <w:fldChar w:fldCharType="end"/>
        </w:r>
      </w:hyperlink>
    </w:p>
    <w:p w14:paraId="7B4A7976" w14:textId="67C9EAA5"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8B0E2C">
          <w:rPr>
            <w:noProof/>
            <w:webHidden/>
          </w:rPr>
          <w:t>39</w:t>
        </w:r>
        <w:r w:rsidR="00AF0B17">
          <w:rPr>
            <w:noProof/>
            <w:webHidden/>
          </w:rPr>
          <w:fldChar w:fldCharType="end"/>
        </w:r>
      </w:hyperlink>
    </w:p>
    <w:p w14:paraId="73229A53" w14:textId="330D32E3"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8B0E2C">
          <w:rPr>
            <w:noProof/>
            <w:webHidden/>
          </w:rPr>
          <w:t>39</w:t>
        </w:r>
        <w:r w:rsidR="00AF0B17">
          <w:rPr>
            <w:noProof/>
            <w:webHidden/>
          </w:rPr>
          <w:fldChar w:fldCharType="end"/>
        </w:r>
      </w:hyperlink>
    </w:p>
    <w:p w14:paraId="1187691A" w14:textId="0F8A9ED5"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8B0E2C">
          <w:rPr>
            <w:noProof/>
            <w:webHidden/>
          </w:rPr>
          <w:t>40</w:t>
        </w:r>
        <w:r w:rsidR="00AF0B17">
          <w:rPr>
            <w:noProof/>
            <w:webHidden/>
          </w:rPr>
          <w:fldChar w:fldCharType="end"/>
        </w:r>
      </w:hyperlink>
    </w:p>
    <w:p w14:paraId="12D7C32B" w14:textId="07F3E47B"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8B0E2C">
          <w:rPr>
            <w:noProof/>
            <w:webHidden/>
          </w:rPr>
          <w:t>41</w:t>
        </w:r>
        <w:r w:rsidR="00AF0B17">
          <w:rPr>
            <w:noProof/>
            <w:webHidden/>
          </w:rPr>
          <w:fldChar w:fldCharType="end"/>
        </w:r>
      </w:hyperlink>
    </w:p>
    <w:p w14:paraId="7A670F5A" w14:textId="009ED948"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8B0E2C">
          <w:rPr>
            <w:noProof/>
            <w:webHidden/>
          </w:rPr>
          <w:t>43</w:t>
        </w:r>
        <w:r w:rsidR="00AF0B17">
          <w:rPr>
            <w:noProof/>
            <w:webHidden/>
          </w:rPr>
          <w:fldChar w:fldCharType="end"/>
        </w:r>
      </w:hyperlink>
    </w:p>
    <w:p w14:paraId="5EC4DB84" w14:textId="1B032D30"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8B0E2C">
          <w:rPr>
            <w:noProof/>
            <w:webHidden/>
          </w:rPr>
          <w:t>43</w:t>
        </w:r>
        <w:r w:rsidR="00AF0B17">
          <w:rPr>
            <w:noProof/>
            <w:webHidden/>
          </w:rPr>
          <w:fldChar w:fldCharType="end"/>
        </w:r>
      </w:hyperlink>
    </w:p>
    <w:p w14:paraId="41263F7A" w14:textId="0934E670" w:rsidR="00AF0B17" w:rsidRDefault="009B7741">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8B0E2C">
          <w:rPr>
            <w:noProof/>
            <w:webHidden/>
          </w:rPr>
          <w:t>44</w:t>
        </w:r>
        <w:r w:rsidR="00AF0B17">
          <w:rPr>
            <w:noProof/>
            <w:webHidden/>
          </w:rPr>
          <w:fldChar w:fldCharType="end"/>
        </w:r>
      </w:hyperlink>
    </w:p>
    <w:p w14:paraId="735E1411" w14:textId="37D27B91" w:rsidR="00AF0B17" w:rsidRDefault="009B7741">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8B0E2C">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65AB2E1D" w14:textId="7D9888D9"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35020" w:history="1">
        <w:r w:rsidR="00A0434E" w:rsidRPr="00A34E45">
          <w:rPr>
            <w:rStyle w:val="Hyperlink"/>
            <w:noProof/>
          </w:rPr>
          <w:t>Tabel 2.1</w:t>
        </w:r>
        <w:r w:rsidR="00A0434E" w:rsidRPr="00A34E45">
          <w:rPr>
            <w:rStyle w:val="Hyperlink"/>
            <w:noProof/>
            <w:lang w:val="en-US"/>
          </w:rPr>
          <w:t xml:space="preserve"> Perbandingan Mistral 7B dengan Llama (Sumber: Jiang et al., 2023)</w:t>
        </w:r>
        <w:r w:rsidR="00A0434E">
          <w:rPr>
            <w:noProof/>
            <w:webHidden/>
          </w:rPr>
          <w:tab/>
        </w:r>
        <w:r w:rsidR="00A0434E">
          <w:rPr>
            <w:noProof/>
            <w:webHidden/>
          </w:rPr>
          <w:fldChar w:fldCharType="begin"/>
        </w:r>
        <w:r w:rsidR="00A0434E">
          <w:rPr>
            <w:noProof/>
            <w:webHidden/>
          </w:rPr>
          <w:instrText xml:space="preserve"> PAGEREF _Toc173235020 \h </w:instrText>
        </w:r>
        <w:r w:rsidR="00A0434E">
          <w:rPr>
            <w:noProof/>
            <w:webHidden/>
          </w:rPr>
        </w:r>
        <w:r w:rsidR="00A0434E">
          <w:rPr>
            <w:noProof/>
            <w:webHidden/>
          </w:rPr>
          <w:fldChar w:fldCharType="separate"/>
        </w:r>
        <w:r w:rsidR="008B0E2C">
          <w:rPr>
            <w:noProof/>
            <w:webHidden/>
          </w:rPr>
          <w:t>11</w:t>
        </w:r>
        <w:r w:rsidR="00A0434E">
          <w:rPr>
            <w:noProof/>
            <w:webHidden/>
          </w:rPr>
          <w:fldChar w:fldCharType="end"/>
        </w:r>
      </w:hyperlink>
    </w:p>
    <w:p w14:paraId="73150CDD" w14:textId="6DE1FF9E"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1" w:history="1">
        <w:r w:rsidR="00A0434E" w:rsidRPr="00A34E45">
          <w:rPr>
            <w:rStyle w:val="Hyperlink"/>
            <w:noProof/>
          </w:rPr>
          <w:t>Tabel 2.2</w:t>
        </w:r>
        <w:r w:rsidR="00A0434E" w:rsidRPr="00A34E45">
          <w:rPr>
            <w:rStyle w:val="Hyperlink"/>
            <w:noProof/>
            <w:lang w:val="en-US"/>
          </w:rPr>
          <w:t xml:space="preserve"> Distribusi bahasa pada data prapelatihan (Sumber: Touvron et al., 2023)</w:t>
        </w:r>
        <w:r w:rsidR="00A0434E">
          <w:rPr>
            <w:noProof/>
            <w:webHidden/>
          </w:rPr>
          <w:tab/>
        </w:r>
        <w:r w:rsidR="00A0434E">
          <w:rPr>
            <w:noProof/>
            <w:webHidden/>
          </w:rPr>
          <w:fldChar w:fldCharType="begin"/>
        </w:r>
        <w:r w:rsidR="00A0434E">
          <w:rPr>
            <w:noProof/>
            <w:webHidden/>
          </w:rPr>
          <w:instrText xml:space="preserve"> PAGEREF _Toc173235021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099B5D92" w14:textId="4712F58F"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2" w:history="1">
        <w:r w:rsidR="00A0434E" w:rsidRPr="00A34E45">
          <w:rPr>
            <w:rStyle w:val="Hyperlink"/>
            <w:noProof/>
          </w:rPr>
          <w:t>Tabel 2.3</w:t>
        </w:r>
        <w:r w:rsidR="00A0434E" w:rsidRPr="00A34E45">
          <w:rPr>
            <w:rStyle w:val="Hyperlink"/>
            <w:noProof/>
            <w:lang w:val="en-US"/>
          </w:rPr>
          <w:t xml:space="preserve"> Perbadingan performa pada model dasar sumber terbuka</w:t>
        </w:r>
        <w:r w:rsidR="00A0434E">
          <w:rPr>
            <w:noProof/>
            <w:webHidden/>
          </w:rPr>
          <w:tab/>
        </w:r>
        <w:r w:rsidR="00A0434E">
          <w:rPr>
            <w:noProof/>
            <w:webHidden/>
          </w:rPr>
          <w:fldChar w:fldCharType="begin"/>
        </w:r>
        <w:r w:rsidR="00A0434E">
          <w:rPr>
            <w:noProof/>
            <w:webHidden/>
          </w:rPr>
          <w:instrText xml:space="preserve"> PAGEREF _Toc173235022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28615114" w14:textId="27EBBC87"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3" w:history="1">
        <w:r w:rsidR="00A0434E" w:rsidRPr="00A34E45">
          <w:rPr>
            <w:rStyle w:val="Hyperlink"/>
            <w:noProof/>
          </w:rPr>
          <w:t>Tabel 2.4</w:t>
        </w:r>
        <w:r w:rsidR="00A0434E" w:rsidRPr="00A34E45">
          <w:rPr>
            <w:rStyle w:val="Hyperlink"/>
            <w:noProof/>
            <w:lang w:val="en-US"/>
          </w:rPr>
          <w:t xml:space="preserve"> Perbandingan performa pada model sumber tertutup</w:t>
        </w:r>
        <w:r w:rsidR="00A0434E">
          <w:rPr>
            <w:noProof/>
            <w:webHidden/>
          </w:rPr>
          <w:tab/>
        </w:r>
        <w:r w:rsidR="00A0434E">
          <w:rPr>
            <w:noProof/>
            <w:webHidden/>
          </w:rPr>
          <w:fldChar w:fldCharType="begin"/>
        </w:r>
        <w:r w:rsidR="00A0434E">
          <w:rPr>
            <w:noProof/>
            <w:webHidden/>
          </w:rPr>
          <w:instrText xml:space="preserve"> PAGEREF _Toc173235023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38703818" w14:textId="01111DB0"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4" w:history="1">
        <w:r w:rsidR="00A0434E" w:rsidRPr="00A34E45">
          <w:rPr>
            <w:rStyle w:val="Hyperlink"/>
            <w:noProof/>
          </w:rPr>
          <w:t>Tabel 2.5</w:t>
        </w:r>
        <w:r w:rsidR="00A0434E" w:rsidRPr="00A34E45">
          <w:rPr>
            <w:rStyle w:val="Hyperlink"/>
            <w:noProof/>
            <w:lang w:val="en-US"/>
          </w:rPr>
          <w:t xml:space="preserve"> kuantisasi 4-bit menggunakan llama.cpp</w:t>
        </w:r>
        <w:r w:rsidR="00A0434E" w:rsidRPr="00A34E45">
          <w:rPr>
            <w:rStyle w:val="Hyperlink"/>
            <w:noProof/>
          </w:rPr>
          <w:t xml:space="preserve"> </w:t>
        </w:r>
        <w:r w:rsidR="00A0434E" w:rsidRPr="00A34E45">
          <w:rPr>
            <w:rStyle w:val="Hyperlink"/>
            <w:noProof/>
            <w:lang w:val="en-US"/>
          </w:rPr>
          <w:t>(Sumber: Neves, 2023)</w:t>
        </w:r>
        <w:r w:rsidR="00A0434E">
          <w:rPr>
            <w:noProof/>
            <w:webHidden/>
          </w:rPr>
          <w:tab/>
        </w:r>
        <w:r w:rsidR="00A0434E">
          <w:rPr>
            <w:noProof/>
            <w:webHidden/>
          </w:rPr>
          <w:fldChar w:fldCharType="begin"/>
        </w:r>
        <w:r w:rsidR="00A0434E">
          <w:rPr>
            <w:noProof/>
            <w:webHidden/>
          </w:rPr>
          <w:instrText xml:space="preserve"> PAGEREF _Toc173235024 \h </w:instrText>
        </w:r>
        <w:r w:rsidR="00A0434E">
          <w:rPr>
            <w:noProof/>
            <w:webHidden/>
          </w:rPr>
        </w:r>
        <w:r w:rsidR="00A0434E">
          <w:rPr>
            <w:noProof/>
            <w:webHidden/>
          </w:rPr>
          <w:fldChar w:fldCharType="separate"/>
        </w:r>
        <w:r w:rsidR="008B0E2C">
          <w:rPr>
            <w:noProof/>
            <w:webHidden/>
          </w:rPr>
          <w:t>19</w:t>
        </w:r>
        <w:r w:rsidR="00A0434E">
          <w:rPr>
            <w:noProof/>
            <w:webHidden/>
          </w:rPr>
          <w:fldChar w:fldCharType="end"/>
        </w:r>
      </w:hyperlink>
    </w:p>
    <w:p w14:paraId="4424C3AA" w14:textId="61AE7808"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5" w:history="1">
        <w:r w:rsidR="00A0434E" w:rsidRPr="00A34E45">
          <w:rPr>
            <w:rStyle w:val="Hyperlink"/>
            <w:noProof/>
          </w:rPr>
          <w:t>Tabel 3.1</w:t>
        </w:r>
        <w:r w:rsidR="00A0434E" w:rsidRPr="00A34E45">
          <w:rPr>
            <w:rStyle w:val="Hyperlink"/>
            <w:noProof/>
            <w:lang w:val="en-US"/>
          </w:rPr>
          <w:t xml:space="preserve"> Jadwal Kegiatan</w:t>
        </w:r>
        <w:r w:rsidR="00A0434E">
          <w:rPr>
            <w:noProof/>
            <w:webHidden/>
          </w:rPr>
          <w:tab/>
        </w:r>
        <w:r w:rsidR="00A0434E">
          <w:rPr>
            <w:noProof/>
            <w:webHidden/>
          </w:rPr>
          <w:fldChar w:fldCharType="begin"/>
        </w:r>
        <w:r w:rsidR="00A0434E">
          <w:rPr>
            <w:noProof/>
            <w:webHidden/>
          </w:rPr>
          <w:instrText xml:space="preserve"> PAGEREF _Toc173235025 \h </w:instrText>
        </w:r>
        <w:r w:rsidR="00A0434E">
          <w:rPr>
            <w:noProof/>
            <w:webHidden/>
          </w:rPr>
        </w:r>
        <w:r w:rsidR="00A0434E">
          <w:rPr>
            <w:noProof/>
            <w:webHidden/>
          </w:rPr>
          <w:fldChar w:fldCharType="separate"/>
        </w:r>
        <w:r w:rsidR="008B0E2C">
          <w:rPr>
            <w:noProof/>
            <w:webHidden/>
          </w:rPr>
          <w:t>24</w:t>
        </w:r>
        <w:r w:rsidR="00A0434E">
          <w:rPr>
            <w:noProof/>
            <w:webHidden/>
          </w:rPr>
          <w:fldChar w:fldCharType="end"/>
        </w:r>
      </w:hyperlink>
    </w:p>
    <w:p w14:paraId="51732D85" w14:textId="109E128F"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6" w:history="1">
        <w:r w:rsidR="00A0434E" w:rsidRPr="00A34E45">
          <w:rPr>
            <w:rStyle w:val="Hyperlink"/>
            <w:noProof/>
          </w:rPr>
          <w:t>Tabel 3.2</w:t>
        </w:r>
        <w:r w:rsidR="00A0434E" w:rsidRPr="00A34E45">
          <w:rPr>
            <w:rStyle w:val="Hyperlink"/>
            <w:noProof/>
            <w:lang w:val="en-US"/>
          </w:rPr>
          <w:t xml:space="preserve"> Alat dan Bahan</w:t>
        </w:r>
        <w:r w:rsidR="00A0434E">
          <w:rPr>
            <w:noProof/>
            <w:webHidden/>
          </w:rPr>
          <w:tab/>
        </w:r>
        <w:r w:rsidR="00A0434E">
          <w:rPr>
            <w:noProof/>
            <w:webHidden/>
          </w:rPr>
          <w:fldChar w:fldCharType="begin"/>
        </w:r>
        <w:r w:rsidR="00A0434E">
          <w:rPr>
            <w:noProof/>
            <w:webHidden/>
          </w:rPr>
          <w:instrText xml:space="preserve"> PAGEREF _Toc173235026 \h </w:instrText>
        </w:r>
        <w:r w:rsidR="00A0434E">
          <w:rPr>
            <w:noProof/>
            <w:webHidden/>
          </w:rPr>
        </w:r>
        <w:r w:rsidR="00A0434E">
          <w:rPr>
            <w:noProof/>
            <w:webHidden/>
          </w:rPr>
          <w:fldChar w:fldCharType="separate"/>
        </w:r>
        <w:r w:rsidR="008B0E2C">
          <w:rPr>
            <w:noProof/>
            <w:webHidden/>
          </w:rPr>
          <w:t>24</w:t>
        </w:r>
        <w:r w:rsidR="00A0434E">
          <w:rPr>
            <w:noProof/>
            <w:webHidden/>
          </w:rPr>
          <w:fldChar w:fldCharType="end"/>
        </w:r>
      </w:hyperlink>
    </w:p>
    <w:p w14:paraId="4AA61C36" w14:textId="3661B42A"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7" w:history="1">
        <w:r w:rsidR="00A0434E" w:rsidRPr="00A34E45">
          <w:rPr>
            <w:rStyle w:val="Hyperlink"/>
            <w:noProof/>
          </w:rPr>
          <w:t>Tabel 3.3</w:t>
        </w:r>
        <w:r w:rsidR="00A0434E" w:rsidRPr="00A34E45">
          <w:rPr>
            <w:rStyle w:val="Hyperlink"/>
            <w:noProof/>
            <w:lang w:val="en-US"/>
          </w:rPr>
          <w:t xml:space="preserve"> Contoh sampel dalam dataset</w:t>
        </w:r>
        <w:r w:rsidR="00A0434E">
          <w:rPr>
            <w:noProof/>
            <w:webHidden/>
          </w:rPr>
          <w:tab/>
        </w:r>
        <w:r w:rsidR="00A0434E">
          <w:rPr>
            <w:noProof/>
            <w:webHidden/>
          </w:rPr>
          <w:fldChar w:fldCharType="begin"/>
        </w:r>
        <w:r w:rsidR="00A0434E">
          <w:rPr>
            <w:noProof/>
            <w:webHidden/>
          </w:rPr>
          <w:instrText xml:space="preserve"> PAGEREF _Toc173235027 \h </w:instrText>
        </w:r>
        <w:r w:rsidR="00A0434E">
          <w:rPr>
            <w:noProof/>
            <w:webHidden/>
          </w:rPr>
        </w:r>
        <w:r w:rsidR="00A0434E">
          <w:rPr>
            <w:noProof/>
            <w:webHidden/>
          </w:rPr>
          <w:fldChar w:fldCharType="separate"/>
        </w:r>
        <w:r w:rsidR="008B0E2C">
          <w:rPr>
            <w:noProof/>
            <w:webHidden/>
          </w:rPr>
          <w:t>26</w:t>
        </w:r>
        <w:r w:rsidR="00A0434E">
          <w:rPr>
            <w:noProof/>
            <w:webHidden/>
          </w:rPr>
          <w:fldChar w:fldCharType="end"/>
        </w:r>
      </w:hyperlink>
    </w:p>
    <w:p w14:paraId="619515BD" w14:textId="68D2991D"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8" w:history="1">
        <w:r w:rsidR="00A0434E" w:rsidRPr="00A34E45">
          <w:rPr>
            <w:rStyle w:val="Hyperlink"/>
            <w:noProof/>
          </w:rPr>
          <w:t>Tabel 4.1</w:t>
        </w:r>
        <w:r w:rsidR="00A0434E" w:rsidRPr="00A34E45">
          <w:rPr>
            <w:rStyle w:val="Hyperlink"/>
            <w:noProof/>
            <w:lang w:val="en-US"/>
          </w:rPr>
          <w:t xml:space="preserve"> Konfigurasi </w:t>
        </w:r>
        <w:r w:rsidR="00A0434E" w:rsidRPr="00A34E45">
          <w:rPr>
            <w:rStyle w:val="Hyperlink"/>
            <w:i/>
            <w:noProof/>
            <w:lang w:val="en-US"/>
          </w:rPr>
          <w:t>FastLanguageModel.from_pretrained</w:t>
        </w:r>
        <w:r w:rsidR="00A0434E">
          <w:rPr>
            <w:noProof/>
            <w:webHidden/>
          </w:rPr>
          <w:tab/>
        </w:r>
        <w:r w:rsidR="00A0434E">
          <w:rPr>
            <w:noProof/>
            <w:webHidden/>
          </w:rPr>
          <w:fldChar w:fldCharType="begin"/>
        </w:r>
        <w:r w:rsidR="00A0434E">
          <w:rPr>
            <w:noProof/>
            <w:webHidden/>
          </w:rPr>
          <w:instrText xml:space="preserve"> PAGEREF _Toc173235028 \h </w:instrText>
        </w:r>
        <w:r w:rsidR="00A0434E">
          <w:rPr>
            <w:noProof/>
            <w:webHidden/>
          </w:rPr>
        </w:r>
        <w:r w:rsidR="00A0434E">
          <w:rPr>
            <w:noProof/>
            <w:webHidden/>
          </w:rPr>
          <w:fldChar w:fldCharType="separate"/>
        </w:r>
        <w:r w:rsidR="008B0E2C">
          <w:rPr>
            <w:noProof/>
            <w:webHidden/>
          </w:rPr>
          <w:t>36</w:t>
        </w:r>
        <w:r w:rsidR="00A0434E">
          <w:rPr>
            <w:noProof/>
            <w:webHidden/>
          </w:rPr>
          <w:fldChar w:fldCharType="end"/>
        </w:r>
      </w:hyperlink>
    </w:p>
    <w:p w14:paraId="2F6FD07F" w14:textId="71934BD0"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9" w:history="1">
        <w:r w:rsidR="00A0434E" w:rsidRPr="00A34E45">
          <w:rPr>
            <w:rStyle w:val="Hyperlink"/>
            <w:noProof/>
          </w:rPr>
          <w:t>Tabel 4.2</w:t>
        </w:r>
        <w:r w:rsidR="00A0434E" w:rsidRPr="00A34E45">
          <w:rPr>
            <w:rStyle w:val="Hyperlink"/>
            <w:noProof/>
            <w:lang w:val="en-US"/>
          </w:rPr>
          <w:t xml:space="preserve"> Konfigurasi FastLanguageModel.get_peft_model</w:t>
        </w:r>
        <w:r w:rsidR="00A0434E">
          <w:rPr>
            <w:noProof/>
            <w:webHidden/>
          </w:rPr>
          <w:tab/>
        </w:r>
        <w:r w:rsidR="00A0434E">
          <w:rPr>
            <w:noProof/>
            <w:webHidden/>
          </w:rPr>
          <w:fldChar w:fldCharType="begin"/>
        </w:r>
        <w:r w:rsidR="00A0434E">
          <w:rPr>
            <w:noProof/>
            <w:webHidden/>
          </w:rPr>
          <w:instrText xml:space="preserve"> PAGEREF _Toc173235029 \h </w:instrText>
        </w:r>
        <w:r w:rsidR="00A0434E">
          <w:rPr>
            <w:noProof/>
            <w:webHidden/>
          </w:rPr>
        </w:r>
        <w:r w:rsidR="00A0434E">
          <w:rPr>
            <w:noProof/>
            <w:webHidden/>
          </w:rPr>
          <w:fldChar w:fldCharType="separate"/>
        </w:r>
        <w:r w:rsidR="008B0E2C">
          <w:rPr>
            <w:noProof/>
            <w:webHidden/>
          </w:rPr>
          <w:t>37</w:t>
        </w:r>
        <w:r w:rsidR="00A0434E">
          <w:rPr>
            <w:noProof/>
            <w:webHidden/>
          </w:rPr>
          <w:fldChar w:fldCharType="end"/>
        </w:r>
      </w:hyperlink>
    </w:p>
    <w:p w14:paraId="6F9E73FF" w14:textId="68BF3165"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0" w:history="1">
        <w:r w:rsidR="00A0434E" w:rsidRPr="00A34E45">
          <w:rPr>
            <w:rStyle w:val="Hyperlink"/>
            <w:noProof/>
          </w:rPr>
          <w:t>Tabel 4.3</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SFTTrainer</w:t>
        </w:r>
        <w:r w:rsidR="00A0434E">
          <w:rPr>
            <w:noProof/>
            <w:webHidden/>
          </w:rPr>
          <w:tab/>
        </w:r>
        <w:r w:rsidR="00A0434E">
          <w:rPr>
            <w:noProof/>
            <w:webHidden/>
          </w:rPr>
          <w:fldChar w:fldCharType="begin"/>
        </w:r>
        <w:r w:rsidR="00A0434E">
          <w:rPr>
            <w:noProof/>
            <w:webHidden/>
          </w:rPr>
          <w:instrText xml:space="preserve"> PAGEREF _Toc173235030 \h </w:instrText>
        </w:r>
        <w:r w:rsidR="00A0434E">
          <w:rPr>
            <w:noProof/>
            <w:webHidden/>
          </w:rPr>
        </w:r>
        <w:r w:rsidR="00A0434E">
          <w:rPr>
            <w:noProof/>
            <w:webHidden/>
          </w:rPr>
          <w:fldChar w:fldCharType="separate"/>
        </w:r>
        <w:r w:rsidR="008B0E2C">
          <w:rPr>
            <w:noProof/>
            <w:webHidden/>
          </w:rPr>
          <w:t>37</w:t>
        </w:r>
        <w:r w:rsidR="00A0434E">
          <w:rPr>
            <w:noProof/>
            <w:webHidden/>
          </w:rPr>
          <w:fldChar w:fldCharType="end"/>
        </w:r>
      </w:hyperlink>
    </w:p>
    <w:p w14:paraId="2CD4F200" w14:textId="150E9DC1"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1" w:history="1">
        <w:r w:rsidR="00A0434E" w:rsidRPr="00A34E45">
          <w:rPr>
            <w:rStyle w:val="Hyperlink"/>
            <w:noProof/>
          </w:rPr>
          <w:t>Tabel 4.4</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TrainingArguments</w:t>
        </w:r>
        <w:r w:rsidR="00A0434E">
          <w:rPr>
            <w:noProof/>
            <w:webHidden/>
          </w:rPr>
          <w:tab/>
        </w:r>
        <w:r w:rsidR="00A0434E">
          <w:rPr>
            <w:noProof/>
            <w:webHidden/>
          </w:rPr>
          <w:fldChar w:fldCharType="begin"/>
        </w:r>
        <w:r w:rsidR="00A0434E">
          <w:rPr>
            <w:noProof/>
            <w:webHidden/>
          </w:rPr>
          <w:instrText xml:space="preserve"> PAGEREF _Toc173235031 \h </w:instrText>
        </w:r>
        <w:r w:rsidR="00A0434E">
          <w:rPr>
            <w:noProof/>
            <w:webHidden/>
          </w:rPr>
        </w:r>
        <w:r w:rsidR="00A0434E">
          <w:rPr>
            <w:noProof/>
            <w:webHidden/>
          </w:rPr>
          <w:fldChar w:fldCharType="separate"/>
        </w:r>
        <w:r w:rsidR="008B0E2C">
          <w:rPr>
            <w:noProof/>
            <w:webHidden/>
          </w:rPr>
          <w:t>38</w:t>
        </w:r>
        <w:r w:rsidR="00A0434E">
          <w:rPr>
            <w:noProof/>
            <w:webHidden/>
          </w:rPr>
          <w:fldChar w:fldCharType="end"/>
        </w:r>
      </w:hyperlink>
    </w:p>
    <w:p w14:paraId="0054C74A" w14:textId="1F5AB6B5"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2" w:history="1">
        <w:r w:rsidR="00A0434E" w:rsidRPr="00A34E45">
          <w:rPr>
            <w:rStyle w:val="Hyperlink"/>
            <w:noProof/>
          </w:rPr>
          <w:t>Tabel 4.5</w:t>
        </w:r>
        <w:r w:rsidR="00A0434E" w:rsidRPr="00A34E45">
          <w:rPr>
            <w:rStyle w:val="Hyperlink"/>
            <w:noProof/>
            <w:lang w:val="en-US"/>
          </w:rPr>
          <w:t xml:space="preserve"> </w:t>
        </w:r>
        <w:r w:rsidR="00A0434E" w:rsidRPr="00A34E45">
          <w:rPr>
            <w:rStyle w:val="Hyperlink"/>
            <w:noProof/>
          </w:rPr>
          <w:t>Nilai skor ROUGE</w:t>
        </w:r>
        <w:r w:rsidR="00A0434E">
          <w:rPr>
            <w:noProof/>
            <w:webHidden/>
          </w:rPr>
          <w:tab/>
        </w:r>
        <w:r w:rsidR="00A0434E">
          <w:rPr>
            <w:noProof/>
            <w:webHidden/>
          </w:rPr>
          <w:fldChar w:fldCharType="begin"/>
        </w:r>
        <w:r w:rsidR="00A0434E">
          <w:rPr>
            <w:noProof/>
            <w:webHidden/>
          </w:rPr>
          <w:instrText xml:space="preserve"> PAGEREF _Toc173235032 \h </w:instrText>
        </w:r>
        <w:r w:rsidR="00A0434E">
          <w:rPr>
            <w:noProof/>
            <w:webHidden/>
          </w:rPr>
        </w:r>
        <w:r w:rsidR="00A0434E">
          <w:rPr>
            <w:noProof/>
            <w:webHidden/>
          </w:rPr>
          <w:fldChar w:fldCharType="separate"/>
        </w:r>
        <w:r w:rsidR="008B0E2C">
          <w:rPr>
            <w:noProof/>
            <w:webHidden/>
          </w:rPr>
          <w:t>39</w:t>
        </w:r>
        <w:r w:rsidR="00A0434E">
          <w:rPr>
            <w:noProof/>
            <w:webHidden/>
          </w:rPr>
          <w:fldChar w:fldCharType="end"/>
        </w:r>
      </w:hyperlink>
    </w:p>
    <w:p w14:paraId="4F6E1AD4" w14:textId="43CF2696"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3" w:history="1">
        <w:r w:rsidR="00A0434E" w:rsidRPr="00A34E45">
          <w:rPr>
            <w:rStyle w:val="Hyperlink"/>
            <w:noProof/>
          </w:rPr>
          <w:t>Tabel 4.6 Tabel Kategori Nilai Metrik ROUGE (Walker II, 2024)</w:t>
        </w:r>
        <w:r w:rsidR="00A0434E">
          <w:rPr>
            <w:noProof/>
            <w:webHidden/>
          </w:rPr>
          <w:tab/>
        </w:r>
        <w:r w:rsidR="00A0434E">
          <w:rPr>
            <w:noProof/>
            <w:webHidden/>
          </w:rPr>
          <w:fldChar w:fldCharType="begin"/>
        </w:r>
        <w:r w:rsidR="00A0434E">
          <w:rPr>
            <w:noProof/>
            <w:webHidden/>
          </w:rPr>
          <w:instrText xml:space="preserve"> PAGEREF _Toc173235033 \h </w:instrText>
        </w:r>
        <w:r w:rsidR="00A0434E">
          <w:rPr>
            <w:noProof/>
            <w:webHidden/>
          </w:rPr>
        </w:r>
        <w:r w:rsidR="00A0434E">
          <w:rPr>
            <w:noProof/>
            <w:webHidden/>
          </w:rPr>
          <w:fldChar w:fldCharType="separate"/>
        </w:r>
        <w:r w:rsidR="008B0E2C">
          <w:rPr>
            <w:noProof/>
            <w:webHidden/>
          </w:rPr>
          <w:t>40</w:t>
        </w:r>
        <w:r w:rsidR="00A0434E">
          <w:rPr>
            <w:noProof/>
            <w:webHidden/>
          </w:rPr>
          <w:fldChar w:fldCharType="end"/>
        </w:r>
      </w:hyperlink>
    </w:p>
    <w:p w14:paraId="4E0812A7" w14:textId="3CAF61D4"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4" w:history="1">
        <w:r w:rsidR="00A0434E" w:rsidRPr="00A34E45">
          <w:rPr>
            <w:rStyle w:val="Hyperlink"/>
            <w:noProof/>
          </w:rPr>
          <w:t xml:space="preserve">Tabel 4.7 Hitungan Waktu pada model saat </w:t>
        </w:r>
        <w:r w:rsidR="00A0434E" w:rsidRPr="00A34E45">
          <w:rPr>
            <w:rStyle w:val="Hyperlink"/>
            <w:i/>
            <w:noProof/>
          </w:rPr>
          <w:t>fine-tuning</w:t>
        </w:r>
        <w:r w:rsidR="00A0434E" w:rsidRPr="00A34E45">
          <w:rPr>
            <w:rStyle w:val="Hyperlink"/>
            <w:noProof/>
          </w:rPr>
          <w:t xml:space="preserve"> dan menjalankan RAG</w:t>
        </w:r>
        <w:r w:rsidR="00A0434E">
          <w:rPr>
            <w:noProof/>
            <w:webHidden/>
          </w:rPr>
          <w:tab/>
        </w:r>
        <w:r w:rsidR="00A0434E">
          <w:rPr>
            <w:noProof/>
            <w:webHidden/>
          </w:rPr>
          <w:fldChar w:fldCharType="begin"/>
        </w:r>
        <w:r w:rsidR="00A0434E">
          <w:rPr>
            <w:noProof/>
            <w:webHidden/>
          </w:rPr>
          <w:instrText xml:space="preserve"> PAGEREF _Toc173235034 \h </w:instrText>
        </w:r>
        <w:r w:rsidR="00A0434E">
          <w:rPr>
            <w:noProof/>
            <w:webHidden/>
          </w:rPr>
        </w:r>
        <w:r w:rsidR="00A0434E">
          <w:rPr>
            <w:noProof/>
            <w:webHidden/>
          </w:rPr>
          <w:fldChar w:fldCharType="separate"/>
        </w:r>
        <w:r w:rsidR="008B0E2C">
          <w:rPr>
            <w:noProof/>
            <w:webHidden/>
          </w:rPr>
          <w:t>40</w:t>
        </w:r>
        <w:r w:rsidR="00A0434E">
          <w:rPr>
            <w:noProof/>
            <w:webHidden/>
          </w:rPr>
          <w:fldChar w:fldCharType="end"/>
        </w:r>
      </w:hyperlink>
    </w:p>
    <w:p w14:paraId="1775830B" w14:textId="26C07E8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CA7C794" w14:textId="15BD598C"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35035" w:history="1">
        <w:r w:rsidR="00A0434E" w:rsidRPr="00E35437">
          <w:rPr>
            <w:rStyle w:val="Hyperlink"/>
            <w:noProof/>
          </w:rPr>
          <w:t>Gambar 2.1</w:t>
        </w:r>
        <w:r w:rsidR="00A0434E" w:rsidRPr="00E35437">
          <w:rPr>
            <w:rStyle w:val="Hyperlink"/>
            <w:noProof/>
            <w:lang w:val="en-US"/>
          </w:rPr>
          <w:t xml:space="preserve"> </w:t>
        </w:r>
        <w:r w:rsidR="00A0434E" w:rsidRPr="00E35437">
          <w:rPr>
            <w:rStyle w:val="Hyperlink"/>
            <w:noProof/>
          </w:rPr>
          <w:t>Perbandingan performa</w:t>
        </w:r>
        <w:r w:rsidR="00A0434E" w:rsidRPr="00E35437">
          <w:rPr>
            <w:rStyle w:val="Hyperlink"/>
            <w:noProof/>
            <w:lang w:val="en-US"/>
          </w:rPr>
          <w:t xml:space="preserve"> pada Model</w:t>
        </w:r>
        <w:r w:rsidR="00A0434E" w:rsidRPr="00E35437">
          <w:rPr>
            <w:rStyle w:val="Hyperlink"/>
            <w:noProof/>
          </w:rPr>
          <w:t xml:space="preserve"> Mistral 7B dengan Llama2</w:t>
        </w:r>
        <w:r w:rsidR="00A0434E">
          <w:rPr>
            <w:noProof/>
            <w:webHidden/>
          </w:rPr>
          <w:tab/>
        </w:r>
        <w:r w:rsidR="00A0434E">
          <w:rPr>
            <w:noProof/>
            <w:webHidden/>
          </w:rPr>
          <w:fldChar w:fldCharType="begin"/>
        </w:r>
        <w:r w:rsidR="00A0434E">
          <w:rPr>
            <w:noProof/>
            <w:webHidden/>
          </w:rPr>
          <w:instrText xml:space="preserve"> PAGEREF _Toc173235035 \h </w:instrText>
        </w:r>
        <w:r w:rsidR="00A0434E">
          <w:rPr>
            <w:noProof/>
            <w:webHidden/>
          </w:rPr>
        </w:r>
        <w:r w:rsidR="00A0434E">
          <w:rPr>
            <w:noProof/>
            <w:webHidden/>
          </w:rPr>
          <w:fldChar w:fldCharType="separate"/>
        </w:r>
        <w:r w:rsidR="008B0E2C">
          <w:rPr>
            <w:noProof/>
            <w:webHidden/>
          </w:rPr>
          <w:t>11</w:t>
        </w:r>
        <w:r w:rsidR="00A0434E">
          <w:rPr>
            <w:noProof/>
            <w:webHidden/>
          </w:rPr>
          <w:fldChar w:fldCharType="end"/>
        </w:r>
      </w:hyperlink>
    </w:p>
    <w:p w14:paraId="7BA05C91" w14:textId="3D3E613D"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6" w:history="1">
        <w:r w:rsidR="00A0434E" w:rsidRPr="00E35437">
          <w:rPr>
            <w:rStyle w:val="Hyperlink"/>
            <w:noProof/>
          </w:rPr>
          <w:t>Gambar 2.2</w:t>
        </w:r>
        <w:r w:rsidR="00A0434E" w:rsidRPr="00E35437">
          <w:rPr>
            <w:rStyle w:val="Hyperlink"/>
            <w:noProof/>
            <w:lang w:val="en-US"/>
          </w:rPr>
          <w:t xml:space="preserve"> </w:t>
        </w:r>
        <w:r w:rsidR="00A0434E" w:rsidRPr="00E35437">
          <w:rPr>
            <w:rStyle w:val="Hyperlink"/>
            <w:noProof/>
          </w:rPr>
          <w:t xml:space="preserve">Alur </w:t>
        </w:r>
        <w:r w:rsidR="00A0434E" w:rsidRPr="00E35437">
          <w:rPr>
            <w:rStyle w:val="Hyperlink"/>
            <w:i/>
            <w:noProof/>
          </w:rPr>
          <w:t xml:space="preserve">Fine-tuning </w:t>
        </w:r>
        <w:r w:rsidR="00A0434E" w:rsidRPr="00E35437">
          <w:rPr>
            <w:rStyle w:val="Hyperlink"/>
            <w:noProof/>
          </w:rPr>
          <w:t>model</w:t>
        </w:r>
        <w:r w:rsidR="00A0434E" w:rsidRPr="00E35437">
          <w:rPr>
            <w:rStyle w:val="Hyperlink"/>
            <w:noProof/>
            <w:lang w:val="en-US"/>
          </w:rPr>
          <w:t xml:space="preserve"> (Sumber: Fatyanosa, 2020)</w:t>
        </w:r>
        <w:r w:rsidR="00A0434E">
          <w:rPr>
            <w:noProof/>
            <w:webHidden/>
          </w:rPr>
          <w:tab/>
        </w:r>
        <w:r w:rsidR="00A0434E">
          <w:rPr>
            <w:noProof/>
            <w:webHidden/>
          </w:rPr>
          <w:fldChar w:fldCharType="begin"/>
        </w:r>
        <w:r w:rsidR="00A0434E">
          <w:rPr>
            <w:noProof/>
            <w:webHidden/>
          </w:rPr>
          <w:instrText xml:space="preserve"> PAGEREF _Toc173235036 \h </w:instrText>
        </w:r>
        <w:r w:rsidR="00A0434E">
          <w:rPr>
            <w:noProof/>
            <w:webHidden/>
          </w:rPr>
        </w:r>
        <w:r w:rsidR="00A0434E">
          <w:rPr>
            <w:noProof/>
            <w:webHidden/>
          </w:rPr>
          <w:fldChar w:fldCharType="separate"/>
        </w:r>
        <w:r w:rsidR="008B0E2C">
          <w:rPr>
            <w:noProof/>
            <w:webHidden/>
          </w:rPr>
          <w:t>14</w:t>
        </w:r>
        <w:r w:rsidR="00A0434E">
          <w:rPr>
            <w:noProof/>
            <w:webHidden/>
          </w:rPr>
          <w:fldChar w:fldCharType="end"/>
        </w:r>
      </w:hyperlink>
    </w:p>
    <w:p w14:paraId="520C24C8" w14:textId="35AEDF32"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7" w:history="1">
        <w:r w:rsidR="00A0434E" w:rsidRPr="00E35437">
          <w:rPr>
            <w:rStyle w:val="Hyperlink"/>
            <w:noProof/>
          </w:rPr>
          <w:t>Gambar 2.3</w:t>
        </w:r>
        <w:r w:rsidR="00A0434E" w:rsidRPr="00E35437">
          <w:rPr>
            <w:rStyle w:val="Hyperlink"/>
            <w:noProof/>
            <w:lang w:val="en-ID"/>
          </w:rPr>
          <w:t xml:space="preserve"> Arsitektur pada </w:t>
        </w:r>
        <w:r w:rsidR="00A0434E" w:rsidRPr="00E35437">
          <w:rPr>
            <w:rStyle w:val="Hyperlink"/>
            <w:i/>
            <w:noProof/>
            <w:lang w:val="en-ID"/>
          </w:rPr>
          <w:t>Retrieval augmented generation</w:t>
        </w:r>
        <w:r w:rsidR="00A0434E" w:rsidRPr="00E35437">
          <w:rPr>
            <w:rStyle w:val="Hyperlink"/>
            <w:noProof/>
            <w:lang w:val="en-ID"/>
          </w:rPr>
          <w:t xml:space="preserve"> (RAG)</w:t>
        </w:r>
        <w:r w:rsidR="00A0434E">
          <w:rPr>
            <w:noProof/>
            <w:webHidden/>
          </w:rPr>
          <w:tab/>
        </w:r>
        <w:r w:rsidR="00A0434E">
          <w:rPr>
            <w:noProof/>
            <w:webHidden/>
          </w:rPr>
          <w:fldChar w:fldCharType="begin"/>
        </w:r>
        <w:r w:rsidR="00A0434E">
          <w:rPr>
            <w:noProof/>
            <w:webHidden/>
          </w:rPr>
          <w:instrText xml:space="preserve"> PAGEREF _Toc173235037 \h </w:instrText>
        </w:r>
        <w:r w:rsidR="00A0434E">
          <w:rPr>
            <w:noProof/>
            <w:webHidden/>
          </w:rPr>
        </w:r>
        <w:r w:rsidR="00A0434E">
          <w:rPr>
            <w:noProof/>
            <w:webHidden/>
          </w:rPr>
          <w:fldChar w:fldCharType="separate"/>
        </w:r>
        <w:r w:rsidR="008B0E2C">
          <w:rPr>
            <w:noProof/>
            <w:webHidden/>
          </w:rPr>
          <w:t>16</w:t>
        </w:r>
        <w:r w:rsidR="00A0434E">
          <w:rPr>
            <w:noProof/>
            <w:webHidden/>
          </w:rPr>
          <w:fldChar w:fldCharType="end"/>
        </w:r>
      </w:hyperlink>
    </w:p>
    <w:p w14:paraId="36EBDB1B" w14:textId="14A572C0"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8" w:history="1">
        <w:r w:rsidR="00A0434E" w:rsidRPr="00E35437">
          <w:rPr>
            <w:rStyle w:val="Hyperlink"/>
            <w:noProof/>
          </w:rPr>
          <w:t>Gambar 2.4</w:t>
        </w:r>
        <w:r w:rsidR="00A0434E" w:rsidRPr="00E35437">
          <w:rPr>
            <w:rStyle w:val="Hyperlink"/>
            <w:noProof/>
            <w:lang w:val="en-US"/>
          </w:rPr>
          <w:t xml:space="preserve"> Tipe data LLM terkuantisasi (Sumber: Neves, 2023)</w:t>
        </w:r>
        <w:r w:rsidR="00A0434E">
          <w:rPr>
            <w:noProof/>
            <w:webHidden/>
          </w:rPr>
          <w:tab/>
        </w:r>
        <w:r w:rsidR="00A0434E">
          <w:rPr>
            <w:noProof/>
            <w:webHidden/>
          </w:rPr>
          <w:fldChar w:fldCharType="begin"/>
        </w:r>
        <w:r w:rsidR="00A0434E">
          <w:rPr>
            <w:noProof/>
            <w:webHidden/>
          </w:rPr>
          <w:instrText xml:space="preserve"> PAGEREF _Toc173235038 \h </w:instrText>
        </w:r>
        <w:r w:rsidR="00A0434E">
          <w:rPr>
            <w:noProof/>
            <w:webHidden/>
          </w:rPr>
        </w:r>
        <w:r w:rsidR="00A0434E">
          <w:rPr>
            <w:noProof/>
            <w:webHidden/>
          </w:rPr>
          <w:fldChar w:fldCharType="separate"/>
        </w:r>
        <w:r w:rsidR="008B0E2C">
          <w:rPr>
            <w:noProof/>
            <w:webHidden/>
          </w:rPr>
          <w:t>17</w:t>
        </w:r>
        <w:r w:rsidR="00A0434E">
          <w:rPr>
            <w:noProof/>
            <w:webHidden/>
          </w:rPr>
          <w:fldChar w:fldCharType="end"/>
        </w:r>
      </w:hyperlink>
    </w:p>
    <w:p w14:paraId="11417B78" w14:textId="0BE1E617"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9" w:history="1">
        <w:r w:rsidR="00A0434E" w:rsidRPr="00E35437">
          <w:rPr>
            <w:rStyle w:val="Hyperlink"/>
            <w:noProof/>
          </w:rPr>
          <w:t>Gambar 2.5</w:t>
        </w:r>
        <w:r w:rsidR="00A0434E" w:rsidRPr="00E35437">
          <w:rPr>
            <w:rStyle w:val="Hyperlink"/>
            <w:noProof/>
            <w:lang w:val="en-US"/>
          </w:rPr>
          <w:t xml:space="preserve"> Format numerik bfloat16 (Sumber: Neves, 2023)</w:t>
        </w:r>
        <w:r w:rsidR="00A0434E">
          <w:rPr>
            <w:noProof/>
            <w:webHidden/>
          </w:rPr>
          <w:tab/>
        </w:r>
        <w:r w:rsidR="00A0434E">
          <w:rPr>
            <w:noProof/>
            <w:webHidden/>
          </w:rPr>
          <w:fldChar w:fldCharType="begin"/>
        </w:r>
        <w:r w:rsidR="00A0434E">
          <w:rPr>
            <w:noProof/>
            <w:webHidden/>
          </w:rPr>
          <w:instrText xml:space="preserve"> PAGEREF _Toc173235039 \h </w:instrText>
        </w:r>
        <w:r w:rsidR="00A0434E">
          <w:rPr>
            <w:noProof/>
            <w:webHidden/>
          </w:rPr>
        </w:r>
        <w:r w:rsidR="00A0434E">
          <w:rPr>
            <w:noProof/>
            <w:webHidden/>
          </w:rPr>
          <w:fldChar w:fldCharType="separate"/>
        </w:r>
        <w:r w:rsidR="008B0E2C">
          <w:rPr>
            <w:noProof/>
            <w:webHidden/>
          </w:rPr>
          <w:t>18</w:t>
        </w:r>
        <w:r w:rsidR="00A0434E">
          <w:rPr>
            <w:noProof/>
            <w:webHidden/>
          </w:rPr>
          <w:fldChar w:fldCharType="end"/>
        </w:r>
      </w:hyperlink>
    </w:p>
    <w:p w14:paraId="182A6A36" w14:textId="08BF9A8F"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0" w:history="1">
        <w:r w:rsidR="00A0434E" w:rsidRPr="00E35437">
          <w:rPr>
            <w:rStyle w:val="Hyperlink"/>
            <w:noProof/>
          </w:rPr>
          <w:t>Gambar 3.1</w:t>
        </w:r>
        <w:r w:rsidR="00A0434E" w:rsidRPr="00E35437">
          <w:rPr>
            <w:rStyle w:val="Hyperlink"/>
            <w:noProof/>
            <w:lang w:val="en-US"/>
          </w:rPr>
          <w:t xml:space="preserve"> </w:t>
        </w:r>
        <w:r w:rsidR="00A0434E" w:rsidRPr="00E35437">
          <w:rPr>
            <w:rStyle w:val="Hyperlink"/>
            <w:i/>
            <w:noProof/>
          </w:rPr>
          <w:t>Flowchart</w:t>
        </w:r>
        <w:r w:rsidR="00A0434E" w:rsidRPr="00E35437">
          <w:rPr>
            <w:rStyle w:val="Hyperlink"/>
            <w:noProof/>
          </w:rPr>
          <w:t xml:space="preserve"> Alur Penelitian</w:t>
        </w:r>
        <w:r w:rsidR="00A0434E">
          <w:rPr>
            <w:noProof/>
            <w:webHidden/>
          </w:rPr>
          <w:tab/>
        </w:r>
        <w:r w:rsidR="00A0434E">
          <w:rPr>
            <w:noProof/>
            <w:webHidden/>
          </w:rPr>
          <w:fldChar w:fldCharType="begin"/>
        </w:r>
        <w:r w:rsidR="00A0434E">
          <w:rPr>
            <w:noProof/>
            <w:webHidden/>
          </w:rPr>
          <w:instrText xml:space="preserve"> PAGEREF _Toc173235040 \h </w:instrText>
        </w:r>
        <w:r w:rsidR="00A0434E">
          <w:rPr>
            <w:noProof/>
            <w:webHidden/>
          </w:rPr>
        </w:r>
        <w:r w:rsidR="00A0434E">
          <w:rPr>
            <w:noProof/>
            <w:webHidden/>
          </w:rPr>
          <w:fldChar w:fldCharType="separate"/>
        </w:r>
        <w:r w:rsidR="008B0E2C">
          <w:rPr>
            <w:noProof/>
            <w:webHidden/>
          </w:rPr>
          <w:t>25</w:t>
        </w:r>
        <w:r w:rsidR="00A0434E">
          <w:rPr>
            <w:noProof/>
            <w:webHidden/>
          </w:rPr>
          <w:fldChar w:fldCharType="end"/>
        </w:r>
      </w:hyperlink>
    </w:p>
    <w:p w14:paraId="2E395543" w14:textId="3EB3A37B"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1" w:history="1">
        <w:r w:rsidR="00A0434E" w:rsidRPr="00E35437">
          <w:rPr>
            <w:rStyle w:val="Hyperlink"/>
            <w:noProof/>
          </w:rPr>
          <w:t>Gambar 3.2</w:t>
        </w:r>
        <w:r w:rsidR="00A0434E" w:rsidRPr="00E35437">
          <w:rPr>
            <w:rStyle w:val="Hyperlink"/>
            <w:noProof/>
            <w:lang w:val="en-US"/>
          </w:rPr>
          <w:t xml:space="preserve"> Alur Pelatihan pada LLM (Sumber: Benveniste, 2023)</w:t>
        </w:r>
        <w:r w:rsidR="00A0434E">
          <w:rPr>
            <w:noProof/>
            <w:webHidden/>
          </w:rPr>
          <w:tab/>
        </w:r>
        <w:r w:rsidR="00A0434E">
          <w:rPr>
            <w:noProof/>
            <w:webHidden/>
          </w:rPr>
          <w:fldChar w:fldCharType="begin"/>
        </w:r>
        <w:r w:rsidR="00A0434E">
          <w:rPr>
            <w:noProof/>
            <w:webHidden/>
          </w:rPr>
          <w:instrText xml:space="preserve"> PAGEREF _Toc173235041 \h </w:instrText>
        </w:r>
        <w:r w:rsidR="00A0434E">
          <w:rPr>
            <w:noProof/>
            <w:webHidden/>
          </w:rPr>
        </w:r>
        <w:r w:rsidR="00A0434E">
          <w:rPr>
            <w:noProof/>
            <w:webHidden/>
          </w:rPr>
          <w:fldChar w:fldCharType="separate"/>
        </w:r>
        <w:r w:rsidR="008B0E2C">
          <w:rPr>
            <w:noProof/>
            <w:webHidden/>
          </w:rPr>
          <w:t>27</w:t>
        </w:r>
        <w:r w:rsidR="00A0434E">
          <w:rPr>
            <w:noProof/>
            <w:webHidden/>
          </w:rPr>
          <w:fldChar w:fldCharType="end"/>
        </w:r>
      </w:hyperlink>
    </w:p>
    <w:p w14:paraId="6888B54B" w14:textId="0F4B637B"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2" w:history="1">
        <w:r w:rsidR="00A0434E" w:rsidRPr="00E35437">
          <w:rPr>
            <w:rStyle w:val="Hyperlink"/>
            <w:noProof/>
          </w:rPr>
          <w:t>Gambar 3.3</w:t>
        </w:r>
        <w:r w:rsidR="00A0434E" w:rsidRPr="00E35437">
          <w:rPr>
            <w:rStyle w:val="Hyperlink"/>
            <w:noProof/>
            <w:lang w:val="en-US"/>
          </w:rPr>
          <w:t xml:space="preserve"> Alur Pada RAG (Sumber: Benveniste, 2023)</w:t>
        </w:r>
        <w:r w:rsidR="00A0434E">
          <w:rPr>
            <w:noProof/>
            <w:webHidden/>
          </w:rPr>
          <w:tab/>
        </w:r>
        <w:r w:rsidR="00A0434E">
          <w:rPr>
            <w:noProof/>
            <w:webHidden/>
          </w:rPr>
          <w:fldChar w:fldCharType="begin"/>
        </w:r>
        <w:r w:rsidR="00A0434E">
          <w:rPr>
            <w:noProof/>
            <w:webHidden/>
          </w:rPr>
          <w:instrText xml:space="preserve"> PAGEREF _Toc173235042 \h </w:instrText>
        </w:r>
        <w:r w:rsidR="00A0434E">
          <w:rPr>
            <w:noProof/>
            <w:webHidden/>
          </w:rPr>
        </w:r>
        <w:r w:rsidR="00A0434E">
          <w:rPr>
            <w:noProof/>
            <w:webHidden/>
          </w:rPr>
          <w:fldChar w:fldCharType="separate"/>
        </w:r>
        <w:r w:rsidR="008B0E2C">
          <w:rPr>
            <w:noProof/>
            <w:webHidden/>
          </w:rPr>
          <w:t>29</w:t>
        </w:r>
        <w:r w:rsidR="00A0434E">
          <w:rPr>
            <w:noProof/>
            <w:webHidden/>
          </w:rPr>
          <w:fldChar w:fldCharType="end"/>
        </w:r>
      </w:hyperlink>
    </w:p>
    <w:p w14:paraId="5F9FE2CC" w14:textId="19EA2043"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3" w:history="1">
        <w:r w:rsidR="00A0434E" w:rsidRPr="00E35437">
          <w:rPr>
            <w:rStyle w:val="Hyperlink"/>
            <w:noProof/>
          </w:rPr>
          <w:t>Gambar 3.4</w:t>
        </w:r>
        <w:r w:rsidR="00A0434E" w:rsidRPr="00E35437">
          <w:rPr>
            <w:rStyle w:val="Hyperlink"/>
            <w:noProof/>
            <w:lang w:val="en-US"/>
          </w:rPr>
          <w:t xml:space="preserve"> Pipa pengideksan pada RAG (Sumber: Benveniste, 2023)</w:t>
        </w:r>
        <w:r w:rsidR="00A0434E">
          <w:rPr>
            <w:noProof/>
            <w:webHidden/>
          </w:rPr>
          <w:tab/>
        </w:r>
        <w:r w:rsidR="00A0434E">
          <w:rPr>
            <w:noProof/>
            <w:webHidden/>
          </w:rPr>
          <w:fldChar w:fldCharType="begin"/>
        </w:r>
        <w:r w:rsidR="00A0434E">
          <w:rPr>
            <w:noProof/>
            <w:webHidden/>
          </w:rPr>
          <w:instrText xml:space="preserve"> PAGEREF _Toc173235043 \h </w:instrText>
        </w:r>
        <w:r w:rsidR="00A0434E">
          <w:rPr>
            <w:noProof/>
            <w:webHidden/>
          </w:rPr>
        </w:r>
        <w:r w:rsidR="00A0434E">
          <w:rPr>
            <w:noProof/>
            <w:webHidden/>
          </w:rPr>
          <w:fldChar w:fldCharType="separate"/>
        </w:r>
        <w:r w:rsidR="008B0E2C">
          <w:rPr>
            <w:noProof/>
            <w:webHidden/>
          </w:rPr>
          <w:t>29</w:t>
        </w:r>
        <w:r w:rsidR="00A0434E">
          <w:rPr>
            <w:noProof/>
            <w:webHidden/>
          </w:rPr>
          <w:fldChar w:fldCharType="end"/>
        </w:r>
      </w:hyperlink>
    </w:p>
    <w:p w14:paraId="13CCA32C" w14:textId="65F2A0F5"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4" w:history="1">
        <w:r w:rsidR="00A0434E" w:rsidRPr="00E35437">
          <w:rPr>
            <w:rStyle w:val="Hyperlink"/>
            <w:noProof/>
          </w:rPr>
          <w:t>Gambar 3.5</w:t>
        </w:r>
        <w:r w:rsidR="00A0434E" w:rsidRPr="00E35437">
          <w:rPr>
            <w:rStyle w:val="Hyperlink"/>
            <w:noProof/>
            <w:lang w:val="en-US"/>
          </w:rPr>
          <w:t xml:space="preserve"> Desain UI Chatbot menggunakan Gradio (www.gradio.app, 2024)</w:t>
        </w:r>
        <w:r w:rsidR="00A0434E">
          <w:rPr>
            <w:noProof/>
            <w:webHidden/>
          </w:rPr>
          <w:tab/>
        </w:r>
        <w:r w:rsidR="00A0434E">
          <w:rPr>
            <w:noProof/>
            <w:webHidden/>
          </w:rPr>
          <w:fldChar w:fldCharType="begin"/>
        </w:r>
        <w:r w:rsidR="00A0434E">
          <w:rPr>
            <w:noProof/>
            <w:webHidden/>
          </w:rPr>
          <w:instrText xml:space="preserve"> PAGEREF _Toc173235044 \h </w:instrText>
        </w:r>
        <w:r w:rsidR="00A0434E">
          <w:rPr>
            <w:noProof/>
            <w:webHidden/>
          </w:rPr>
        </w:r>
        <w:r w:rsidR="00A0434E">
          <w:rPr>
            <w:noProof/>
            <w:webHidden/>
          </w:rPr>
          <w:fldChar w:fldCharType="separate"/>
        </w:r>
        <w:r w:rsidR="008B0E2C">
          <w:rPr>
            <w:noProof/>
            <w:webHidden/>
          </w:rPr>
          <w:t>32</w:t>
        </w:r>
        <w:r w:rsidR="00A0434E">
          <w:rPr>
            <w:noProof/>
            <w:webHidden/>
          </w:rPr>
          <w:fldChar w:fldCharType="end"/>
        </w:r>
      </w:hyperlink>
    </w:p>
    <w:p w14:paraId="2C9C9A83" w14:textId="65058AEE"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5" w:history="1">
        <w:r w:rsidR="00A0434E" w:rsidRPr="00E35437">
          <w:rPr>
            <w:rStyle w:val="Hyperlink"/>
            <w:noProof/>
          </w:rPr>
          <w:t>Gambar 4.1</w:t>
        </w:r>
        <w:r w:rsidR="00A0434E" w:rsidRPr="00E35437">
          <w:rPr>
            <w:rStyle w:val="Hyperlink"/>
            <w:noProof/>
            <w:lang w:val="en-US"/>
          </w:rPr>
          <w:t xml:space="preserve"> Contoh Hasil inferensi Chatbot menggunakan desain Gradio UI</w:t>
        </w:r>
        <w:r w:rsidR="00A0434E">
          <w:rPr>
            <w:noProof/>
            <w:webHidden/>
          </w:rPr>
          <w:tab/>
        </w:r>
        <w:r w:rsidR="00A0434E">
          <w:rPr>
            <w:noProof/>
            <w:webHidden/>
          </w:rPr>
          <w:fldChar w:fldCharType="begin"/>
        </w:r>
        <w:r w:rsidR="00A0434E">
          <w:rPr>
            <w:noProof/>
            <w:webHidden/>
          </w:rPr>
          <w:instrText xml:space="preserve"> PAGEREF _Toc173235045 \h </w:instrText>
        </w:r>
        <w:r w:rsidR="00A0434E">
          <w:rPr>
            <w:noProof/>
            <w:webHidden/>
          </w:rPr>
        </w:r>
        <w:r w:rsidR="00A0434E">
          <w:rPr>
            <w:noProof/>
            <w:webHidden/>
          </w:rPr>
          <w:fldChar w:fldCharType="separate"/>
        </w:r>
        <w:r w:rsidR="008B0E2C">
          <w:rPr>
            <w:noProof/>
            <w:webHidden/>
          </w:rPr>
          <w:t>34</w:t>
        </w:r>
        <w:r w:rsidR="00A0434E">
          <w:rPr>
            <w:noProof/>
            <w:webHidden/>
          </w:rPr>
          <w:fldChar w:fldCharType="end"/>
        </w:r>
      </w:hyperlink>
    </w:p>
    <w:p w14:paraId="0EE07107" w14:textId="0FADD113"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6" w:history="1">
        <w:r w:rsidR="00A0434E" w:rsidRPr="00E35437">
          <w:rPr>
            <w:rStyle w:val="Hyperlink"/>
            <w:noProof/>
          </w:rPr>
          <w:t>Gambar 4.2</w:t>
        </w:r>
        <w:r w:rsidR="00A0434E" w:rsidRPr="00E35437">
          <w:rPr>
            <w:rStyle w:val="Hyperlink"/>
            <w:noProof/>
            <w:lang w:val="en-US"/>
          </w:rPr>
          <w:t xml:space="preserve"> Proses </w:t>
        </w:r>
        <w:r w:rsidR="00A0434E" w:rsidRPr="00E35437">
          <w:rPr>
            <w:rStyle w:val="Hyperlink"/>
            <w:i/>
            <w:noProof/>
            <w:lang w:val="en-US"/>
          </w:rPr>
          <w:t xml:space="preserve">Fine-tuning </w:t>
        </w:r>
        <w:r w:rsidR="00A0434E" w:rsidRPr="00E35437">
          <w:rPr>
            <w:rStyle w:val="Hyperlink"/>
            <w:noProof/>
            <w:lang w:val="en-US"/>
          </w:rPr>
          <w:t>pada Model Mistral 7B</w:t>
        </w:r>
        <w:r w:rsidR="00A0434E">
          <w:rPr>
            <w:noProof/>
            <w:webHidden/>
          </w:rPr>
          <w:tab/>
        </w:r>
        <w:r w:rsidR="00A0434E">
          <w:rPr>
            <w:noProof/>
            <w:webHidden/>
          </w:rPr>
          <w:fldChar w:fldCharType="begin"/>
        </w:r>
        <w:r w:rsidR="00A0434E">
          <w:rPr>
            <w:noProof/>
            <w:webHidden/>
          </w:rPr>
          <w:instrText xml:space="preserve"> PAGEREF _Toc173235046 \h </w:instrText>
        </w:r>
        <w:r w:rsidR="00A0434E">
          <w:rPr>
            <w:noProof/>
            <w:webHidden/>
          </w:rPr>
        </w:r>
        <w:r w:rsidR="00A0434E">
          <w:rPr>
            <w:noProof/>
            <w:webHidden/>
          </w:rPr>
          <w:fldChar w:fldCharType="separate"/>
        </w:r>
        <w:r w:rsidR="008B0E2C">
          <w:rPr>
            <w:noProof/>
            <w:webHidden/>
          </w:rPr>
          <w:t>35</w:t>
        </w:r>
        <w:r w:rsidR="00A0434E">
          <w:rPr>
            <w:noProof/>
            <w:webHidden/>
          </w:rPr>
          <w:fldChar w:fldCharType="end"/>
        </w:r>
      </w:hyperlink>
    </w:p>
    <w:p w14:paraId="535CE06D" w14:textId="53A229A1" w:rsidR="00A0434E" w:rsidRDefault="009B774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7" w:history="1">
        <w:r w:rsidR="00A0434E" w:rsidRPr="00E35437">
          <w:rPr>
            <w:rStyle w:val="Hyperlink"/>
            <w:noProof/>
          </w:rPr>
          <w:t>Gambar 4.3</w:t>
        </w:r>
        <w:r w:rsidR="00A0434E" w:rsidRPr="00E35437">
          <w:rPr>
            <w:rStyle w:val="Hyperlink"/>
            <w:noProof/>
            <w:lang w:val="en-US"/>
          </w:rPr>
          <w:t xml:space="preserve"> Pipeline RAG, selama fase kueri, mengambil konteks yang paling relevan dari perintah pengguna, meneruskannya ke Model Bahasa Besar</w:t>
        </w:r>
        <w:r w:rsidR="00A0434E">
          <w:rPr>
            <w:noProof/>
            <w:webHidden/>
          </w:rPr>
          <w:tab/>
        </w:r>
        <w:r w:rsidR="00A0434E">
          <w:rPr>
            <w:noProof/>
            <w:webHidden/>
          </w:rPr>
          <w:fldChar w:fldCharType="begin"/>
        </w:r>
        <w:r w:rsidR="00A0434E">
          <w:rPr>
            <w:noProof/>
            <w:webHidden/>
          </w:rPr>
          <w:instrText xml:space="preserve"> PAGEREF _Toc173235047 \h </w:instrText>
        </w:r>
        <w:r w:rsidR="00A0434E">
          <w:rPr>
            <w:noProof/>
            <w:webHidden/>
          </w:rPr>
        </w:r>
        <w:r w:rsidR="00A0434E">
          <w:rPr>
            <w:noProof/>
            <w:webHidden/>
          </w:rPr>
          <w:fldChar w:fldCharType="separate"/>
        </w:r>
        <w:r w:rsidR="008B0E2C">
          <w:rPr>
            <w:noProof/>
            <w:webHidden/>
          </w:rPr>
          <w:t>39</w:t>
        </w:r>
        <w:r w:rsidR="00A0434E">
          <w:rPr>
            <w:noProof/>
            <w:webHidden/>
          </w:rPr>
          <w:fldChar w:fldCharType="end"/>
        </w:r>
      </w:hyperlink>
    </w:p>
    <w:p w14:paraId="25A2609F" w14:textId="2D1A88FF"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6E413101"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DF0101" w:rsidRPr="00DF0101">
        <w:rPr>
          <w:noProof/>
        </w:rPr>
        <w:t>(www.wiz.ai, 2023)</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48B0367D"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plainTextFormattedCitation":"(www.wiz.ai, 2023)","previouslyFormattedCitation":"(www.wiz.ai, 2023)"},"properties":{"noteIndex":0},"schema":"https://github.com/citation-style-language/schema/raw/master/csl-citation.json"}</w:instrText>
      </w:r>
      <w:r w:rsidR="00E547E2">
        <w:fldChar w:fldCharType="separate"/>
      </w:r>
      <w:r w:rsidR="00E547E2" w:rsidRPr="00E547E2">
        <w:rPr>
          <w:noProof/>
        </w:rPr>
        <w:t>(www.wiz.ai, 2023)</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1E34648A"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8B0E2C" w:rsidRPr="00A25460">
        <w:t xml:space="preserve">Gambar </w:t>
      </w:r>
      <w:r w:rsidR="008B0E2C">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7E176CA3" w:rsidR="00B003F2" w:rsidRDefault="00637F02" w:rsidP="005B4E49">
      <w:pPr>
        <w:pStyle w:val="Caption"/>
        <w:spacing w:line="360" w:lineRule="auto"/>
        <w:ind w:left="426" w:hanging="426"/>
        <w:jc w:val="left"/>
        <w:rPr>
          <w:szCs w:val="24"/>
        </w:rPr>
      </w:pPr>
      <w:bookmarkStart w:id="42" w:name="_Ref163394814"/>
      <w:bookmarkStart w:id="43" w:name="_Toc173235035"/>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091828F3"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8B0E2C" w:rsidRPr="00A25460">
        <w:t xml:space="preserve">Tabel </w:t>
      </w:r>
      <w:r w:rsidR="008B0E2C">
        <w:rPr>
          <w:noProof/>
        </w:rPr>
        <w:t>2.1</w:t>
      </w:r>
      <w:r w:rsidRPr="00A25460">
        <w:rPr>
          <w:lang w:val="en-US"/>
        </w:rPr>
        <w:fldChar w:fldCharType="end"/>
      </w:r>
      <w:r w:rsidR="00B42F95" w:rsidRPr="00A25460">
        <w:rPr>
          <w:lang w:val="en-US"/>
        </w:rPr>
        <w:t>.</w:t>
      </w:r>
    </w:p>
    <w:p w14:paraId="3A4422A4" w14:textId="74D9B9FE" w:rsidR="001A4266" w:rsidRPr="00A25460" w:rsidRDefault="001A4266" w:rsidP="00837C13">
      <w:pPr>
        <w:pStyle w:val="Caption"/>
        <w:spacing w:before="240" w:line="360" w:lineRule="auto"/>
      </w:pPr>
      <w:bookmarkStart w:id="44" w:name="_Ref163923223"/>
      <w:bookmarkStart w:id="45" w:name="_Toc173235020"/>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227EA48D" w14:textId="77777777" w:rsidR="008B0E2C" w:rsidRPr="00A25460" w:rsidRDefault="00A30404" w:rsidP="008B0E2C">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38D03AAA" w:rsidR="001F675F" w:rsidRPr="00876D35" w:rsidRDefault="008B0E2C"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18A57EFC" w14:textId="77777777" w:rsidR="008B0E2C"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037BC6EF" w:rsidR="00D10DFA" w:rsidRDefault="008B0E2C"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31DFE665" w:rsidR="00027314" w:rsidRPr="00A25460" w:rsidRDefault="00066459" w:rsidP="00027314">
      <w:pPr>
        <w:spacing w:line="360" w:lineRule="auto"/>
        <w:jc w:val="center"/>
      </w:pPr>
      <w:bookmarkStart w:id="50" w:name="_Toc173235021"/>
      <w:r w:rsidRPr="00A25460">
        <w:lastRenderedPageBreak/>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11530623" w14:textId="77777777" w:rsidR="008B0E2C" w:rsidRPr="00A25460" w:rsidRDefault="007C55D1" w:rsidP="008B0E2C">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132300BD" w:rsidR="00027314" w:rsidRPr="00A25460" w:rsidRDefault="008B0E2C"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68F4247A" w:rsidR="005B4E49" w:rsidRDefault="001D2527" w:rsidP="005B4E49">
      <w:pPr>
        <w:spacing w:line="360" w:lineRule="auto"/>
        <w:rPr>
          <w:lang w:val="en-US"/>
        </w:rPr>
      </w:pPr>
      <w:bookmarkStart w:id="52" w:name="_Toc173235022"/>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05D85FEA" w:rsidR="005668D7" w:rsidRDefault="008E5D83" w:rsidP="005668D7">
      <w:pPr>
        <w:pStyle w:val="Caption"/>
        <w:spacing w:line="360" w:lineRule="auto"/>
        <w:jc w:val="left"/>
        <w:rPr>
          <w:lang w:val="en-US"/>
        </w:rPr>
      </w:pPr>
      <w:bookmarkStart w:id="53" w:name="_Ref164282354"/>
      <w:bookmarkStart w:id="54" w:name="_Toc173235023"/>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03CBBE16" w:rsidR="00E11F26" w:rsidRDefault="00637F02" w:rsidP="00B24634">
      <w:pPr>
        <w:pStyle w:val="Caption"/>
        <w:spacing w:before="240" w:after="240" w:line="360" w:lineRule="auto"/>
        <w:rPr>
          <w:lang w:val="en-US"/>
        </w:rPr>
      </w:pPr>
      <w:bookmarkStart w:id="57" w:name="_Toc173235036"/>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183E53CA"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8B0E2C" w:rsidRPr="00A25460">
        <w:t xml:space="preserve">Gambar </w:t>
      </w:r>
      <w:r w:rsidR="008B0E2C">
        <w:rPr>
          <w:noProof/>
        </w:rPr>
        <w:t>2</w:t>
      </w:r>
      <w:r w:rsidR="008B0E2C">
        <w:t>.</w:t>
      </w:r>
      <w:r w:rsidR="008B0E2C">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7983A34A" w:rsidR="00834B8A" w:rsidRDefault="00637F02" w:rsidP="00AB35C9">
      <w:pPr>
        <w:pStyle w:val="Caption"/>
        <w:spacing w:line="360" w:lineRule="auto"/>
        <w:jc w:val="left"/>
        <w:rPr>
          <w:lang w:val="en-ID"/>
        </w:rPr>
      </w:pPr>
      <w:bookmarkStart w:id="60" w:name="_Ref173157591"/>
      <w:bookmarkStart w:id="61" w:name="_Toc173235037"/>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787F28ED" w:rsidR="000800DC" w:rsidRDefault="00834B8A" w:rsidP="00AB35C9">
      <w:pPr>
        <w:pStyle w:val="Caption"/>
        <w:spacing w:line="360" w:lineRule="auto"/>
        <w:ind w:firstLine="1276"/>
        <w:jc w:val="left"/>
        <w:rPr>
          <w:lang w:val="en-ID"/>
        </w:rPr>
      </w:pPr>
      <w:r>
        <w:rPr>
          <w:lang w:val="en-ID"/>
        </w:rPr>
        <w:fldChar w:fldCharType="begin" w:fldLock="1"/>
      </w:r>
      <w:r w:rsidR="003134D3">
        <w:rPr>
          <w:lang w:val="en-ID"/>
        </w:rPr>
        <w:instrText>ADDIN CSL_CITATION {"citationItems":[{"id":"ITEM-1","itemData":{"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42CAE470" w:rsidR="00C62ACA" w:rsidRDefault="00C62ACA" w:rsidP="002F6BA5">
      <w:pPr>
        <w:pStyle w:val="Caption"/>
        <w:spacing w:line="360" w:lineRule="auto"/>
        <w:rPr>
          <w:lang w:val="en-US"/>
        </w:rPr>
      </w:pPr>
      <w:bookmarkStart w:id="63" w:name="_Toc173235038"/>
      <w:r>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36FC2C93" w:rsidR="00D2109F" w:rsidRDefault="00D2109F" w:rsidP="007B6EED">
      <w:pPr>
        <w:pStyle w:val="Caption"/>
        <w:spacing w:after="240" w:line="360" w:lineRule="auto"/>
        <w:rPr>
          <w:lang w:val="en-US"/>
        </w:rPr>
      </w:pPr>
      <w:bookmarkStart w:id="64" w:name="_Toc173235039"/>
      <w:r>
        <w:t xml:space="preserve">Gambar </w:t>
      </w:r>
      <w:r>
        <w:fldChar w:fldCharType="begin"/>
      </w:r>
      <w:r>
        <w:instrText xml:space="preserve"> STYLEREF 1 \s </w:instrText>
      </w:r>
      <w:r>
        <w:fldChar w:fldCharType="separate"/>
      </w:r>
      <w:r w:rsidR="008B0E2C">
        <w:rPr>
          <w:noProof/>
        </w:rPr>
        <w:t>2</w:t>
      </w:r>
      <w:r>
        <w:fldChar w:fldCharType="end"/>
      </w:r>
      <w:r>
        <w:t>.</w:t>
      </w:r>
      <w:r>
        <w:fldChar w:fldCharType="begin"/>
      </w:r>
      <w:r>
        <w:instrText xml:space="preserve"> SEQ Gambar \* ARABIC \s 1 </w:instrText>
      </w:r>
      <w:r>
        <w:fldChar w:fldCharType="separate"/>
      </w:r>
      <w:r w:rsidR="008B0E2C">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B3ACB7D"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8B0E2C">
        <w:t xml:space="preserve">Tabel </w:t>
      </w:r>
      <w:r w:rsidR="008B0E2C">
        <w:rPr>
          <w:noProof/>
        </w:rPr>
        <w:t>2</w:t>
      </w:r>
      <w:r w:rsidR="008B0E2C">
        <w:t>.</w:t>
      </w:r>
      <w:r w:rsidR="008B0E2C">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08A331BE" w:rsidR="00D407A0" w:rsidRPr="00D407A0" w:rsidRDefault="00D407A0" w:rsidP="00733EE6">
      <w:pPr>
        <w:pStyle w:val="Caption"/>
        <w:spacing w:line="360" w:lineRule="auto"/>
        <w:ind w:left="993" w:hanging="993"/>
        <w:rPr>
          <w:lang w:val="en-US"/>
        </w:rPr>
      </w:pPr>
      <w:bookmarkStart w:id="65" w:name="_Ref173008523"/>
      <w:bookmarkStart w:id="66" w:name="_Toc173235024"/>
      <w:r>
        <w:lastRenderedPageBreak/>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88A0E2F"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857048">
        <w:rPr>
          <w:lang w:val="en-US"/>
        </w:rPr>
        <w:fldChar w:fldCharType="separate"/>
      </w:r>
      <w:r w:rsidR="00857048" w:rsidRPr="00857048">
        <w:rPr>
          <w:noProof/>
          <w:lang w:val="en-US"/>
        </w:rPr>
        <w:t>(Neves, 2023)</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7B49347"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Neves, 2023)</w:t>
      </w:r>
      <w:r w:rsidR="004658AD">
        <w:rPr>
          <w:lang w:val="en-US"/>
        </w:rPr>
        <w:fldChar w:fldCharType="end"/>
      </w:r>
      <w:r w:rsidR="00BF6739">
        <w:rPr>
          <w:lang w:val="en-US"/>
        </w:rPr>
        <w:t xml:space="preserve"> </w:t>
      </w:r>
      <w:r w:rsidR="00BF6739">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F6739">
        <w:rPr>
          <w:lang w:val="en-US"/>
        </w:rPr>
        <w:fldChar w:fldCharType="separate"/>
      </w:r>
      <w:r w:rsidR="00BF6739" w:rsidRPr="00BF6739">
        <w:rPr>
          <w:noProof/>
          <w:lang w:val="en-US"/>
        </w:rPr>
        <w:t>(Neves, 2023)</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14091789"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515D091"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8B0E2C" w:rsidRPr="00A25460">
        <w:t xml:space="preserve">Tabel </w:t>
      </w:r>
      <w:r w:rsidR="008B0E2C">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460F86E2" w:rsidR="003F2DFC" w:rsidRPr="00A25460" w:rsidRDefault="003F2DFC" w:rsidP="00725163">
      <w:pPr>
        <w:pStyle w:val="Caption"/>
        <w:spacing w:line="360" w:lineRule="auto"/>
        <w:ind w:firstLine="284"/>
        <w:rPr>
          <w:lang w:val="en-US"/>
        </w:rPr>
      </w:pPr>
      <w:bookmarkStart w:id="81" w:name="_Ref163395989"/>
      <w:bookmarkStart w:id="82" w:name="_Toc173235025"/>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54DC189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8B0E2C" w:rsidRPr="00A25460">
        <w:t xml:space="preserve">Tabel </w:t>
      </w:r>
      <w:r w:rsidR="008B0E2C">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775E5180" w:rsidR="00725163" w:rsidRPr="00A25460" w:rsidRDefault="00725163" w:rsidP="00F527EC">
      <w:pPr>
        <w:pStyle w:val="Caption"/>
        <w:spacing w:line="360" w:lineRule="auto"/>
        <w:rPr>
          <w:lang w:val="en-US"/>
        </w:rPr>
      </w:pPr>
      <w:bookmarkStart w:id="84" w:name="_Ref164284289"/>
      <w:bookmarkStart w:id="85" w:name="_Toc173235026"/>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08264C8B"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8B0E2C" w:rsidRPr="00A25460">
        <w:t xml:space="preserve">Gambar </w:t>
      </w:r>
      <w:r w:rsidR="008B0E2C">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66C341E7" w:rsidR="000C5B0D" w:rsidRDefault="000C5B0D" w:rsidP="005C1644">
      <w:pPr>
        <w:pStyle w:val="Caption"/>
        <w:spacing w:line="360" w:lineRule="auto"/>
        <w:rPr>
          <w:szCs w:val="24"/>
        </w:rPr>
      </w:pPr>
      <w:bookmarkStart w:id="87" w:name="_Ref164283940"/>
      <w:bookmarkStart w:id="88" w:name="_Toc173235040"/>
      <w:r w:rsidRPr="00A25460">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40D03B80"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B97013">
        <w:rPr>
          <w:lang w:val="en-US"/>
        </w:rPr>
        <w:t>lebih kurang sekitar</w:t>
      </w:r>
      <w:r w:rsidR="002519C5">
        <w:rPr>
          <w:lang w:val="en-US"/>
        </w:rPr>
        <w:t xml:space="preserve"> 60 sampel dari Unit Layanan Terpadu USK</w:t>
      </w:r>
      <w:r>
        <w:rPr>
          <w:lang w:val="en-US"/>
        </w:rPr>
        <w:t xml:space="preserve"> 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dengan eksentensi json</w:t>
      </w:r>
      <w:r w:rsidR="00F769CE">
        <w:rPr>
          <w:lang w:val="en-US"/>
        </w:rPr>
        <w:t>l</w:t>
      </w:r>
      <w:r w:rsidR="00B97013">
        <w:rPr>
          <w:lang w:val="en-US"/>
        </w:rPr>
        <w:t xml:space="preserve"> dan </w:t>
      </w:r>
      <w:r w:rsidR="006A4D8D">
        <w:rPr>
          <w:lang w:val="en-US"/>
        </w:rPr>
        <w:t xml:space="preserve">kedua </w:t>
      </w:r>
      <w:r w:rsidR="00B97013">
        <w:rPr>
          <w:lang w:val="en-US"/>
        </w:rPr>
        <w:t>ke dalam format 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8B0E2C" w:rsidRPr="00A25460">
        <w:t xml:space="preserve">Tabel </w:t>
      </w:r>
      <w:r w:rsidR="008B0E2C">
        <w:rPr>
          <w:noProof/>
        </w:rPr>
        <w:t>3</w:t>
      </w:r>
      <w:r w:rsidR="008B0E2C">
        <w:t>.</w:t>
      </w:r>
      <w:r w:rsidR="008B0E2C">
        <w:rPr>
          <w:noProof/>
        </w:rPr>
        <w:t>3</w:t>
      </w:r>
      <w:r w:rsidR="00C35075">
        <w:rPr>
          <w:lang w:val="en-US"/>
        </w:rPr>
        <w:fldChar w:fldCharType="end"/>
      </w:r>
      <w:r w:rsidR="006A4D8D">
        <w:rPr>
          <w:lang w:val="en-US"/>
        </w:rPr>
        <w:t>.</w:t>
      </w:r>
    </w:p>
    <w:p w14:paraId="62180829" w14:textId="5729FF3B" w:rsidR="00267482" w:rsidRDefault="00C35075" w:rsidP="005C1644">
      <w:pPr>
        <w:pStyle w:val="Caption"/>
        <w:spacing w:line="360" w:lineRule="auto"/>
      </w:pPr>
      <w:bookmarkStart w:id="89" w:name="_Ref164604700"/>
      <w:bookmarkStart w:id="90" w:name="_Toc173235027"/>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770B7C5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8B0E2C">
        <w:t xml:space="preserve">Gambar </w:t>
      </w:r>
      <w:r w:rsidR="008B0E2C">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25DC9978" w:rsidR="009D6083" w:rsidRDefault="00455F0D" w:rsidP="005C1644">
      <w:pPr>
        <w:pStyle w:val="Caption"/>
        <w:spacing w:after="240" w:line="360" w:lineRule="auto"/>
        <w:rPr>
          <w:lang w:val="en-US"/>
        </w:rPr>
      </w:pPr>
      <w:bookmarkStart w:id="91" w:name="_Ref164613426"/>
      <w:bookmarkStart w:id="92" w:name="_Toc173235041"/>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2B1CBE52"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8B0E2C">
        <w:t xml:space="preserve">Gambar </w:t>
      </w:r>
      <w:r w:rsidR="008B0E2C">
        <w:rPr>
          <w:noProof/>
        </w:rPr>
        <w:t>3</w:t>
      </w:r>
      <w:r w:rsidR="008B0E2C">
        <w:t>.</w:t>
      </w:r>
      <w:r w:rsidR="008B0E2C">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6BAA9097" w:rsidR="00266E68" w:rsidRDefault="00266E68" w:rsidP="005C1644">
      <w:pPr>
        <w:pStyle w:val="Caption"/>
        <w:spacing w:line="360" w:lineRule="auto"/>
        <w:rPr>
          <w:lang w:val="en-US"/>
        </w:rPr>
      </w:pPr>
      <w:bookmarkStart w:id="93" w:name="_Ref164615528"/>
      <w:bookmarkStart w:id="94" w:name="_Toc173235042"/>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521DBFFF"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8B0E2C">
        <w:t xml:space="preserve">Gambar </w:t>
      </w:r>
      <w:r w:rsidR="008B0E2C">
        <w:rPr>
          <w:noProof/>
        </w:rPr>
        <w:t>3</w:t>
      </w:r>
      <w:r w:rsidR="008B0E2C">
        <w:t>.</w:t>
      </w:r>
      <w:r w:rsidR="008B0E2C">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4087F79C" w:rsidR="00B33870" w:rsidRDefault="00266E68" w:rsidP="005C1644">
      <w:pPr>
        <w:pStyle w:val="Caption"/>
        <w:spacing w:after="240" w:line="360" w:lineRule="auto"/>
        <w:rPr>
          <w:lang w:val="en-US"/>
        </w:rPr>
      </w:pPr>
      <w:bookmarkStart w:id="95" w:name="_Ref164615669"/>
      <w:bookmarkStart w:id="96" w:name="_Toc173235043"/>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26687046" w:rsidR="00B825DD" w:rsidRPr="00F91DED" w:rsidRDefault="00B825DD" w:rsidP="005C1644">
      <w:pPr>
        <w:pStyle w:val="Caption"/>
        <w:spacing w:line="360" w:lineRule="auto"/>
        <w:rPr>
          <w:lang w:val="en-US"/>
        </w:rPr>
      </w:pPr>
      <w:bookmarkStart w:id="97" w:name="_Toc173235044"/>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3134D3">
        <w:rPr>
          <w:lang w:val="en-US"/>
        </w:rPr>
        <w:instrText>ADDIN CSL_CITATION {"citationItems":[{"id":"ITEM-1","itemData":{"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35007"/>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35008"/>
      <w:r>
        <w:t xml:space="preserve">Tampilan Chatbot dan </w:t>
      </w:r>
      <w:r w:rsidR="00362397">
        <w:rPr>
          <w:lang w:val="en-US"/>
        </w:rPr>
        <w:t xml:space="preserve">Hasil </w:t>
      </w:r>
      <w:r w:rsidR="007127BE">
        <w:rPr>
          <w:lang w:val="en-US"/>
        </w:rPr>
        <w:t>Inferensi LLM</w:t>
      </w:r>
      <w:bookmarkEnd w:id="102"/>
    </w:p>
    <w:p w14:paraId="1C395490" w14:textId="3CBA8B18"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8B0E2C">
        <w:t xml:space="preserve">Gambar </w:t>
      </w:r>
      <w:r w:rsidR="008B0E2C">
        <w:rPr>
          <w:noProof/>
        </w:rPr>
        <w:t>4</w:t>
      </w:r>
      <w:r w:rsidR="008B0E2C">
        <w:t>.</w:t>
      </w:r>
      <w:r w:rsidR="008B0E2C">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3A26AD4" w:rsidR="0012790F" w:rsidRPr="005C1644" w:rsidRDefault="008E6012" w:rsidP="005C1644">
      <w:pPr>
        <w:pStyle w:val="Caption"/>
        <w:spacing w:after="240" w:line="360" w:lineRule="auto"/>
        <w:rPr>
          <w:lang w:val="en-US"/>
        </w:rPr>
      </w:pPr>
      <w:bookmarkStart w:id="104" w:name="_Ref166177302"/>
      <w:bookmarkStart w:id="105" w:name="_Toc173235045"/>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35009"/>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35010"/>
      <w:r>
        <w:rPr>
          <w:lang w:val="en-US"/>
        </w:rPr>
        <w:lastRenderedPageBreak/>
        <w:t xml:space="preserve">Kuantisasi dan </w:t>
      </w:r>
      <w:r w:rsidR="00362397">
        <w:rPr>
          <w:lang w:val="en-US"/>
        </w:rPr>
        <w:t>Pelatihan Model</w:t>
      </w:r>
      <w:bookmarkEnd w:id="109"/>
    </w:p>
    <w:p w14:paraId="11D78C2E" w14:textId="6D7B69C4"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8B0E2C">
        <w:t xml:space="preserve">Gambar </w:t>
      </w:r>
      <w:r w:rsidR="008B0E2C">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6432" behindDoc="0" locked="0" layoutInCell="1" allowOverlap="1" wp14:anchorId="0510AB1B" wp14:editId="4C2A7B79">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4CFB37E">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1856" behindDoc="0" locked="0" layoutInCell="1" allowOverlap="1" wp14:anchorId="0DF692CD" wp14:editId="7F2596C7">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9DA6F1" wp14:editId="60163E5C">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27D0ED"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8000" behindDoc="0" locked="0" layoutInCell="1" allowOverlap="1" wp14:anchorId="055A9B82" wp14:editId="5063492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C2F1B0" id="Straight Arrow Connector 2" o:spid="_x0000_s1026" type="#_x0000_t32" style="position:absolute;margin-left:62.9pt;margin-top:33.7pt;width:33.55pt;height: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8720" behindDoc="0" locked="0" layoutInCell="1" allowOverlap="1" wp14:anchorId="474B1C40" wp14:editId="0BFB49E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2576" behindDoc="0" locked="0" layoutInCell="1" allowOverlap="1" wp14:anchorId="0DCA6EE4" wp14:editId="424F9EE7">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AD29FE" id="Straight Arrow Connector 2" o:spid="_x0000_s1026" type="#_x0000_t32" style="position:absolute;margin-left:292.95pt;margin-top:7.85pt;width:33.6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1A7919D" w:rsidR="002108FB" w:rsidRDefault="00A432DB" w:rsidP="00E30756">
      <w:pPr>
        <w:pStyle w:val="Caption"/>
        <w:spacing w:line="360" w:lineRule="auto"/>
        <w:rPr>
          <w:lang w:val="en-US"/>
        </w:rPr>
      </w:pPr>
      <w:bookmarkStart w:id="110" w:name="_Ref164864301"/>
      <w:bookmarkStart w:id="111" w:name="_Toc173235046"/>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1D9021E4"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8B0E2C">
        <w:t xml:space="preserve">Tabel </w:t>
      </w:r>
      <w:r w:rsidR="008B0E2C">
        <w:rPr>
          <w:noProof/>
        </w:rPr>
        <w:t>4</w:t>
      </w:r>
      <w:r w:rsidR="008B0E2C">
        <w:t>.</w:t>
      </w:r>
      <w:r w:rsidR="008B0E2C">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14C4371" w:rsidR="006F44A8" w:rsidRPr="006F44A8" w:rsidRDefault="006F44A8" w:rsidP="00E30756">
      <w:pPr>
        <w:pStyle w:val="Caption"/>
        <w:spacing w:after="240" w:line="360" w:lineRule="auto"/>
        <w:rPr>
          <w:lang w:val="en-US"/>
        </w:rPr>
      </w:pPr>
      <w:bookmarkStart w:id="112" w:name="_Ref173232709"/>
      <w:bookmarkStart w:id="113" w:name="_Ref173232702"/>
      <w:bookmarkStart w:id="114" w:name="_Toc173235028"/>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7C2613EC"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8B0E2C">
        <w:t xml:space="preserve">Tabel </w:t>
      </w:r>
      <w:r w:rsidR="008B0E2C">
        <w:rPr>
          <w:noProof/>
        </w:rPr>
        <w:t>4</w:t>
      </w:r>
      <w:r w:rsidR="008B0E2C">
        <w:t>.</w:t>
      </w:r>
      <w:r w:rsidR="008B0E2C">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ED4352F" w:rsidR="0094155F" w:rsidRPr="0094155F" w:rsidRDefault="0094155F" w:rsidP="00E30756">
      <w:pPr>
        <w:pStyle w:val="Caption"/>
        <w:spacing w:after="240" w:line="360" w:lineRule="auto"/>
        <w:rPr>
          <w:lang w:val="en-US"/>
        </w:rPr>
      </w:pPr>
      <w:bookmarkStart w:id="115" w:name="_Ref173232911"/>
      <w:bookmarkStart w:id="116" w:name="_Toc173235029"/>
      <w:r>
        <w:lastRenderedPageBreak/>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0E8D8580"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8B0E2C">
        <w:t xml:space="preserve">Tabel </w:t>
      </w:r>
      <w:r w:rsidR="008B0E2C">
        <w:rPr>
          <w:noProof/>
        </w:rPr>
        <w:t>4</w:t>
      </w:r>
      <w:r w:rsidR="008B0E2C">
        <w:t>.</w:t>
      </w:r>
      <w:r w:rsidR="008B0E2C">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8B0E2C">
        <w:t xml:space="preserve">Tabel </w:t>
      </w:r>
      <w:r w:rsidR="008B0E2C">
        <w:rPr>
          <w:noProof/>
        </w:rPr>
        <w:t>4</w:t>
      </w:r>
      <w:r w:rsidR="008B0E2C">
        <w:t>.</w:t>
      </w:r>
      <w:r w:rsidR="008B0E2C">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77777777" w:rsidR="00761273" w:rsidRPr="00761273" w:rsidRDefault="00761273" w:rsidP="00600353">
      <w:pPr>
        <w:pStyle w:val="Caption"/>
        <w:spacing w:line="360" w:lineRule="auto"/>
        <w:rPr>
          <w:lang w:val="en-US"/>
        </w:rPr>
      </w:pPr>
      <w:bookmarkStart w:id="117" w:name="_Ref173233289"/>
      <w:bookmarkStart w:id="118" w:name="_Toc173235030"/>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2BC7F4" w:rsidR="003D0B3B" w:rsidRPr="003D0B3B" w:rsidRDefault="00761273" w:rsidP="003D0B3B">
      <w:pPr>
        <w:pStyle w:val="Caption"/>
        <w:spacing w:line="360" w:lineRule="auto"/>
        <w:rPr>
          <w:i/>
          <w:iCs w:val="0"/>
          <w:lang w:val="en-US"/>
        </w:rPr>
      </w:pPr>
      <w:bookmarkStart w:id="120" w:name="_Ref173233291"/>
      <w:bookmarkStart w:id="121" w:name="_Toc173235031"/>
      <w:r>
        <w:lastRenderedPageBreak/>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35011"/>
      <w:r>
        <w:rPr>
          <w:lang w:val="en-US"/>
        </w:rPr>
        <w:t>Pendekatan LLM dengan metode RAG</w:t>
      </w:r>
      <w:bookmarkEnd w:id="123"/>
    </w:p>
    <w:p w14:paraId="7939C40B" w14:textId="356913C9"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8B0E2C">
        <w:t xml:space="preserve">Gambar </w:t>
      </w:r>
      <w:r w:rsidR="008B0E2C">
        <w:rPr>
          <w:noProof/>
        </w:rPr>
        <w:t>4</w:t>
      </w:r>
      <w:r w:rsidR="008B0E2C">
        <w:t>.</w:t>
      </w:r>
      <w:r w:rsidR="008B0E2C">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42504794" w:rsidR="001D23E8" w:rsidRDefault="00F84E39" w:rsidP="00E30756">
      <w:pPr>
        <w:pStyle w:val="Caption"/>
        <w:spacing w:line="360" w:lineRule="auto"/>
        <w:ind w:left="1134" w:hanging="1134"/>
        <w:jc w:val="left"/>
        <w:rPr>
          <w:lang w:val="en-US"/>
        </w:rPr>
      </w:pPr>
      <w:bookmarkStart w:id="124" w:name="_Ref164870858"/>
      <w:bookmarkStart w:id="125" w:name="_Toc173235047"/>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621DE56C" w:rsidR="00FA77AA" w:rsidRPr="00F84E39" w:rsidRDefault="001D23E8" w:rsidP="001D23E8">
      <w:pPr>
        <w:pStyle w:val="Caption"/>
        <w:spacing w:line="360" w:lineRule="auto"/>
        <w:ind w:left="1134"/>
        <w:jc w:val="left"/>
        <w:rPr>
          <w:lang w:val="en-US"/>
        </w:rPr>
      </w:pPr>
      <w:r>
        <w:rPr>
          <w:lang w:val="en-US"/>
        </w:rPr>
        <w:fldChar w:fldCharType="begin" w:fldLock="1"/>
      </w:r>
      <w:r w:rsidR="003134D3">
        <w:rPr>
          <w:lang w:val="en-US"/>
        </w:rPr>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35012"/>
      <w:r>
        <w:rPr>
          <w:lang w:val="en-US"/>
        </w:rPr>
        <w:t xml:space="preserve">Hasil </w:t>
      </w:r>
      <w:r w:rsidR="00362397">
        <w:rPr>
          <w:lang w:val="en-US"/>
        </w:rPr>
        <w:t xml:space="preserve">Pengujian dan Evaluasi </w:t>
      </w:r>
      <w:r w:rsidR="001C44FC">
        <w:rPr>
          <w:lang w:val="en-US"/>
        </w:rPr>
        <w:t>Hasil Inferensi</w:t>
      </w:r>
      <w:bookmarkEnd w:id="126"/>
    </w:p>
    <w:p w14:paraId="371F7818" w14:textId="66062C27"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8B0E2C">
        <w:t xml:space="preserve">Tabel </w:t>
      </w:r>
      <w:r w:rsidR="008B0E2C">
        <w:rPr>
          <w:noProof/>
        </w:rPr>
        <w:t>4.5</w:t>
      </w:r>
      <w:r w:rsidR="009618FF">
        <w:fldChar w:fldCharType="end"/>
      </w:r>
      <w:r w:rsidR="00F2524E">
        <w:t>.</w:t>
      </w:r>
    </w:p>
    <w:p w14:paraId="72D6C775" w14:textId="3A52AD6F" w:rsidR="009618FF" w:rsidRPr="009618FF" w:rsidRDefault="009618FF" w:rsidP="005A37D9">
      <w:pPr>
        <w:pStyle w:val="Caption"/>
        <w:spacing w:line="360" w:lineRule="auto"/>
        <w:rPr>
          <w:lang w:val="en-US"/>
        </w:rPr>
      </w:pPr>
      <w:bookmarkStart w:id="127" w:name="_Ref166522659"/>
      <w:bookmarkStart w:id="128" w:name="_Toc173235032"/>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9" w:name="_Toc173235013"/>
      <w:r w:rsidRPr="00C42385">
        <w:rPr>
          <w:lang w:val="id-ID"/>
        </w:rPr>
        <w:t xml:space="preserve">Kategori </w:t>
      </w:r>
      <w:r>
        <w:t>skor ROUGE</w:t>
      </w:r>
      <w:bookmarkEnd w:id="129"/>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1C3EEC53" w:rsidR="00372695" w:rsidRDefault="00372695" w:rsidP="00A24768">
      <w:pPr>
        <w:pStyle w:val="Caption"/>
        <w:spacing w:line="360" w:lineRule="auto"/>
      </w:pPr>
      <w:bookmarkStart w:id="130" w:name="_Toc173235033"/>
      <w:r>
        <w:t xml:space="preserve">Tabel </w:t>
      </w:r>
      <w:r>
        <w:fldChar w:fldCharType="begin"/>
      </w:r>
      <w:r>
        <w:instrText xml:space="preserve"> STYLEREF 1 \s </w:instrText>
      </w:r>
      <w:r>
        <w:fldChar w:fldCharType="separate"/>
      </w:r>
      <w:r w:rsidR="008B0E2C">
        <w:rPr>
          <w:noProof/>
        </w:rPr>
        <w:t>4</w:t>
      </w:r>
      <w:r>
        <w:fldChar w:fldCharType="end"/>
      </w:r>
      <w:r>
        <w:t>.</w:t>
      </w:r>
      <w:r>
        <w:fldChar w:fldCharType="begin"/>
      </w:r>
      <w:r>
        <w:instrText xml:space="preserve"> SEQ Tabel \* ARABIC \s 1 </w:instrText>
      </w:r>
      <w:r>
        <w:fldChar w:fldCharType="separate"/>
      </w:r>
      <w:r w:rsidR="008B0E2C">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0"/>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1" w:name="_Toc173235014"/>
      <w:r w:rsidRPr="00CE4B9F">
        <w:t>Menghitung Evaluasi Sumber Daya</w:t>
      </w:r>
      <w:bookmarkEnd w:id="131"/>
    </w:p>
    <w:p w14:paraId="270D43B4" w14:textId="5CA76818"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8B0E2C">
        <w:t xml:space="preserve">Tabel </w:t>
      </w:r>
      <w:r w:rsidR="008B0E2C">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73432A9" w:rsidR="006C0590" w:rsidRDefault="006C0590" w:rsidP="003F3282">
      <w:pPr>
        <w:pStyle w:val="Caption"/>
        <w:spacing w:line="360" w:lineRule="auto"/>
      </w:pPr>
      <w:bookmarkStart w:id="132" w:name="_Ref173227232"/>
      <w:bookmarkStart w:id="133" w:name="_Toc173235034"/>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7</w:t>
      </w:r>
      <w:r w:rsidR="00372695">
        <w:fldChar w:fldCharType="end"/>
      </w:r>
      <w:bookmarkEnd w:id="132"/>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4" w:name="_Toc173235015"/>
      <w:r w:rsidRPr="00400E7D">
        <w:t>Analisis Hasil</w:t>
      </w:r>
      <w:bookmarkEnd w:id="134"/>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3E4A9D04"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77777777" w:rsidR="00B31BE3" w:rsidRDefault="00B31BE3" w:rsidP="005255A8">
      <w:pPr>
        <w:pStyle w:val="ListParagraph"/>
        <w:numPr>
          <w:ilvl w:val="0"/>
          <w:numId w:val="18"/>
        </w:numPr>
        <w:ind w:left="567"/>
        <w:jc w:val="both"/>
      </w:pPr>
      <w:r w:rsidRPr="00B31BE3">
        <w:t>Metrik kualitas linguistik seperti ROUGE dan BLEU</w:t>
      </w:r>
    </w:p>
    <w:p w14:paraId="11EA1885" w14:textId="77777777" w:rsidR="00B31BE3" w:rsidRDefault="00B31BE3" w:rsidP="005255A8">
      <w:pPr>
        <w:pStyle w:val="ListParagraph"/>
        <w:numPr>
          <w:ilvl w:val="0"/>
          <w:numId w:val="18"/>
        </w:numPr>
        <w:ind w:left="567"/>
        <w:jc w:val="both"/>
      </w:pPr>
      <w:r w:rsidRPr="00B31BE3">
        <w:t>Metrik validitas konten, yaitu berbasis IE, berbasis QA, dan berbasis NLI</w:t>
      </w:r>
    </w:p>
    <w:p w14:paraId="748C3378" w14:textId="0A2A70F3"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5" w:name="_Toc173235016"/>
      <w:r>
        <w:lastRenderedPageBreak/>
        <w:t xml:space="preserve">BAB V </w:t>
      </w:r>
      <w:r>
        <w:br/>
        <w:t>KESIMPULAN DAN SARAN</w:t>
      </w:r>
      <w:bookmarkEnd w:id="135"/>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6" w:name="_Toc173235017"/>
      <w:r>
        <w:rPr>
          <w:lang w:val="en-US"/>
        </w:rPr>
        <w:t>Kesimpulan</w:t>
      </w:r>
      <w:bookmarkEnd w:id="136"/>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5CF1CDD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 &gt;5.</w:t>
      </w:r>
    </w:p>
    <w:p w14:paraId="6302AD60" w14:textId="0E8CF396"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7" w:name="_Toc173235018"/>
      <w:r>
        <w:rPr>
          <w:lang w:val="en-US"/>
        </w:rPr>
        <w:t>Saran</w:t>
      </w:r>
      <w:bookmarkEnd w:id="137"/>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8" w:name="_Toc173235019"/>
      <w:r w:rsidRPr="00A25460">
        <w:lastRenderedPageBreak/>
        <w:t>DAFTAR KEPUSTAKAAN</w:t>
      </w:r>
      <w:bookmarkEnd w:id="100"/>
      <w:bookmarkEnd w:id="138"/>
    </w:p>
    <w:p w14:paraId="0C5E76D0" w14:textId="77777777" w:rsidR="0050361A" w:rsidRPr="00A25460" w:rsidRDefault="0050361A" w:rsidP="00537026">
      <w:pPr>
        <w:pStyle w:val="ListParagraph"/>
        <w:spacing w:line="240" w:lineRule="auto"/>
        <w:ind w:left="709" w:hanging="709"/>
        <w:rPr>
          <w:rStyle w:val="Emphasis"/>
        </w:rPr>
      </w:pPr>
    </w:p>
    <w:p w14:paraId="46B5B208" w14:textId="7798B7B5" w:rsidR="009F765F" w:rsidRPr="009F765F" w:rsidRDefault="0050361A" w:rsidP="009F765F">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9F765F" w:rsidRPr="009F765F">
        <w:rPr>
          <w:noProof/>
        </w:rPr>
        <w:t xml:space="preserve">Ainslie, J., Lee-Thorp, J., de Jong, M., Zemlyanskiy, Y., Lebrón, F., &amp; Sanghai, S. (2023). GQA: Training Generalized Multi-Query Transformer Models from Multi-Head Checkpoints. </w:t>
      </w:r>
      <w:r w:rsidR="009F765F" w:rsidRPr="009F765F">
        <w:rPr>
          <w:i/>
          <w:iCs w:val="0"/>
          <w:noProof/>
        </w:rPr>
        <w:t>EMNLP 2023 - 2023 Conference on Empirical Methods in Natural Language Processing, Proceedings</w:t>
      </w:r>
      <w:r w:rsidR="009F765F" w:rsidRPr="009F765F">
        <w:rPr>
          <w:noProof/>
        </w:rPr>
        <w:t>, 4895–4901. https://doi.org/10.18653/v1/2023.emnlp-main.298</w:t>
      </w:r>
    </w:p>
    <w:p w14:paraId="437BAD61" w14:textId="77777777" w:rsidR="009F765F" w:rsidRPr="009F765F" w:rsidRDefault="009F765F" w:rsidP="009F765F">
      <w:pPr>
        <w:widowControl w:val="0"/>
        <w:adjustRightInd w:val="0"/>
        <w:ind w:left="480" w:hanging="480"/>
        <w:rPr>
          <w:noProof/>
        </w:rPr>
      </w:pPr>
      <w:r w:rsidRPr="009F765F">
        <w:rPr>
          <w:noProof/>
        </w:rPr>
        <w:t xml:space="preserve">Amanat, M. U. (2024). </w:t>
      </w:r>
      <w:r w:rsidRPr="009F765F">
        <w:rPr>
          <w:i/>
          <w:iCs w:val="0"/>
          <w:noProof/>
        </w:rPr>
        <w:t>LLM evaluation with Rouge</w:t>
      </w:r>
      <w:r w:rsidRPr="009F765F">
        <w:rPr>
          <w:noProof/>
        </w:rPr>
        <w:t>. Medium.Com. https://medium.com/@MUmarAmanat/llm-evaluation-with-rouge-0ebf6cf2aed4</w:t>
      </w:r>
    </w:p>
    <w:p w14:paraId="7AB73F39" w14:textId="77777777" w:rsidR="009F765F" w:rsidRPr="009F765F" w:rsidRDefault="009F765F" w:rsidP="009F765F">
      <w:pPr>
        <w:widowControl w:val="0"/>
        <w:adjustRightInd w:val="0"/>
        <w:ind w:left="480" w:hanging="480"/>
        <w:rPr>
          <w:noProof/>
        </w:rPr>
      </w:pPr>
      <w:r w:rsidRPr="009F765F">
        <w:rPr>
          <w:noProof/>
        </w:rPr>
        <w:t xml:space="preserve">Andryanto, S. D. (2021). </w:t>
      </w:r>
      <w:r w:rsidRPr="009F765F">
        <w:rPr>
          <w:i/>
          <w:iCs w:val="0"/>
          <w:noProof/>
        </w:rPr>
        <w:t>Apa itu Chatbot? Begini Cara Kerja Asisten Digital ini</w:t>
      </w:r>
      <w:r w:rsidRPr="009F765F">
        <w:rPr>
          <w:noProof/>
        </w:rPr>
        <w:t>. Tekno.Tempo.Co. https://tekno.tempo.co/read/1536593/apa-itu-chatbot-begini-cara-kerja-asisten-digital-ini</w:t>
      </w:r>
    </w:p>
    <w:p w14:paraId="63015781" w14:textId="77777777" w:rsidR="009F765F" w:rsidRPr="009F765F" w:rsidRDefault="009F765F" w:rsidP="009F765F">
      <w:pPr>
        <w:widowControl w:val="0"/>
        <w:adjustRightInd w:val="0"/>
        <w:ind w:left="480" w:hanging="480"/>
        <w:rPr>
          <w:noProof/>
        </w:rPr>
      </w:pPr>
      <w:r w:rsidRPr="009F765F">
        <w:rPr>
          <w:noProof/>
        </w:rPr>
        <w:t xml:space="preserve">Anil, R., Dai, A. M., Firat, O., Johnson, M., Lepikhin, D., Passos, A., Shakeri, S., Taropa, E., Bailey, P., Chen, Z., Chu, E., Clark, J. H., Shafey, L. El, Huang, Y., Meier-Hellstern, K., Mishra, G., Moreira, E., Omernick, M., Robinson, K., … Wu, Y. (2023). </w:t>
      </w:r>
      <w:r w:rsidRPr="009F765F">
        <w:rPr>
          <w:i/>
          <w:iCs w:val="0"/>
          <w:noProof/>
        </w:rPr>
        <w:t>PaLM 2 Technical Report</w:t>
      </w:r>
      <w:r w:rsidRPr="009F765F">
        <w:rPr>
          <w:noProof/>
        </w:rPr>
        <w:t xml:space="preserve">. </w:t>
      </w:r>
      <w:r w:rsidRPr="009F765F">
        <w:rPr>
          <w:i/>
          <w:iCs w:val="0"/>
          <w:noProof/>
        </w:rPr>
        <w:t>May</w:t>
      </w:r>
      <w:r w:rsidRPr="009F765F">
        <w:rPr>
          <w:noProof/>
        </w:rPr>
        <w:t>. http://arxiv.org/abs/2305.10403</w:t>
      </w:r>
    </w:p>
    <w:p w14:paraId="4586DBFC" w14:textId="77777777" w:rsidR="009F765F" w:rsidRPr="009F765F" w:rsidRDefault="009F765F" w:rsidP="009F765F">
      <w:pPr>
        <w:widowControl w:val="0"/>
        <w:adjustRightInd w:val="0"/>
        <w:ind w:left="480" w:hanging="480"/>
        <w:rPr>
          <w:noProof/>
        </w:rPr>
      </w:pPr>
      <w:r w:rsidRPr="009F765F">
        <w:rPr>
          <w:noProof/>
        </w:rPr>
        <w:t xml:space="preserve">Austin, J., Odena, A., Nye, M., Bosma, M., Michalewski, H., Dohan, D., Jiang, E., Cai, C., Terry, M., Le, Q., &amp; Sutton, C. (2021). </w:t>
      </w:r>
      <w:r w:rsidRPr="009F765F">
        <w:rPr>
          <w:i/>
          <w:iCs w:val="0"/>
          <w:noProof/>
        </w:rPr>
        <w:t>Program Synthesis with Large Language Models</w:t>
      </w:r>
      <w:r w:rsidRPr="009F765F">
        <w:rPr>
          <w:noProof/>
        </w:rPr>
        <w:t>. 1–34. http://arxiv.org/abs/2108.07732</w:t>
      </w:r>
    </w:p>
    <w:p w14:paraId="61B23081" w14:textId="77777777" w:rsidR="009F765F" w:rsidRPr="009F765F" w:rsidRDefault="009F765F" w:rsidP="009F765F">
      <w:pPr>
        <w:widowControl w:val="0"/>
        <w:adjustRightInd w:val="0"/>
        <w:ind w:left="480" w:hanging="480"/>
        <w:rPr>
          <w:noProof/>
        </w:rPr>
      </w:pPr>
      <w:r w:rsidRPr="009F765F">
        <w:rPr>
          <w:noProof/>
        </w:rPr>
        <w:t xml:space="preserve">Baker, H. P., Dwyer, E., Kalidoss, S., Hynes, K., Wolf, J., &amp; Strelzow, J. A. (2024). ChatGPT’s Ability to Assist with Clinical Documentation: A Randomized Controlled Trial. </w:t>
      </w:r>
      <w:r w:rsidRPr="009F765F">
        <w:rPr>
          <w:i/>
          <w:iCs w:val="0"/>
          <w:noProof/>
        </w:rPr>
        <w:t>Journal of the American Academy of Orthopaedic Surgeons</w:t>
      </w:r>
      <w:r w:rsidRPr="009F765F">
        <w:rPr>
          <w:noProof/>
        </w:rPr>
        <w:t xml:space="preserve">, </w:t>
      </w:r>
      <w:r w:rsidRPr="009F765F">
        <w:rPr>
          <w:i/>
          <w:iCs w:val="0"/>
          <w:noProof/>
        </w:rPr>
        <w:t>32</w:t>
      </w:r>
      <w:r w:rsidRPr="009F765F">
        <w:rPr>
          <w:noProof/>
        </w:rPr>
        <w:t>(3), 123–129. https://doi.org/10.5435/JAAOS-D-23-00474</w:t>
      </w:r>
    </w:p>
    <w:p w14:paraId="0BFBBC87" w14:textId="77777777" w:rsidR="009F765F" w:rsidRPr="009F765F" w:rsidRDefault="009F765F" w:rsidP="009F765F">
      <w:pPr>
        <w:widowControl w:val="0"/>
        <w:adjustRightInd w:val="0"/>
        <w:ind w:left="480" w:hanging="480"/>
        <w:rPr>
          <w:noProof/>
        </w:rPr>
      </w:pPr>
      <w:r w:rsidRPr="009F765F">
        <w:rPr>
          <w:noProof/>
        </w:rPr>
        <w:t xml:space="preserve">Barandoni, S., Chiarello, F., Cascone, L., &amp; Puccio, S. (2024). </w:t>
      </w:r>
      <w:r w:rsidRPr="009F765F">
        <w:rPr>
          <w:i/>
          <w:iCs w:val="0"/>
          <w:noProof/>
        </w:rPr>
        <w:t>Automating Customer Needs Analysis : A Comparative Study of Large Language Models in the Travel Industry</w:t>
      </w:r>
      <w:r w:rsidRPr="009F765F">
        <w:rPr>
          <w:noProof/>
        </w:rPr>
        <w:t>.</w:t>
      </w:r>
    </w:p>
    <w:p w14:paraId="537C3D97" w14:textId="77777777" w:rsidR="009F765F" w:rsidRPr="009F765F" w:rsidRDefault="009F765F" w:rsidP="009F765F">
      <w:pPr>
        <w:widowControl w:val="0"/>
        <w:adjustRightInd w:val="0"/>
        <w:ind w:left="480" w:hanging="480"/>
        <w:rPr>
          <w:noProof/>
        </w:rPr>
      </w:pPr>
      <w:r w:rsidRPr="009F765F">
        <w:rPr>
          <w:noProof/>
        </w:rPr>
        <w:t xml:space="preserve">Benveniste, D. (2023). </w:t>
      </w:r>
      <w:r w:rsidRPr="009F765F">
        <w:rPr>
          <w:i/>
          <w:iCs w:val="0"/>
          <w:noProof/>
        </w:rPr>
        <w:t>Augmenting LLMs: Fine-Tuning or RAG?</w:t>
      </w:r>
      <w:r w:rsidRPr="009F765F">
        <w:rPr>
          <w:noProof/>
        </w:rPr>
        <w:t xml:space="preserve"> Newsletter.Theaiedge.Io. https://newsletter.theaiedge.io/p/augmenting-llms-fine-tuning-or-rag</w:t>
      </w:r>
    </w:p>
    <w:p w14:paraId="6053ACAF" w14:textId="77777777" w:rsidR="009F765F" w:rsidRPr="009F765F" w:rsidRDefault="009F765F" w:rsidP="009F765F">
      <w:pPr>
        <w:widowControl w:val="0"/>
        <w:adjustRightInd w:val="0"/>
        <w:ind w:left="480" w:hanging="480"/>
        <w:rPr>
          <w:noProof/>
        </w:rPr>
      </w:pPr>
      <w:r w:rsidRPr="009F765F">
        <w:rPr>
          <w:noProof/>
        </w:rPr>
        <w:t xml:space="preserve">Bhatti, A., Parmar, S., &amp; Lee, S. (2023). </w:t>
      </w:r>
      <w:r w:rsidRPr="009F765F">
        <w:rPr>
          <w:i/>
          <w:iCs w:val="0"/>
          <w:noProof/>
        </w:rPr>
        <w:t>SM70: A Large Language Model for Medical Devices</w:t>
      </w:r>
      <w:r w:rsidRPr="009F765F">
        <w:rPr>
          <w:noProof/>
        </w:rPr>
        <w:t xml:space="preserve">. </w:t>
      </w:r>
      <w:r w:rsidRPr="009F765F">
        <w:rPr>
          <w:i/>
          <w:iCs w:val="0"/>
          <w:noProof/>
        </w:rPr>
        <w:t>1</w:t>
      </w:r>
      <w:r w:rsidRPr="009F765F">
        <w:rPr>
          <w:noProof/>
        </w:rPr>
        <w:t>, 1–5.</w:t>
      </w:r>
    </w:p>
    <w:p w14:paraId="0514A5D2" w14:textId="77777777" w:rsidR="009F765F" w:rsidRPr="009F765F" w:rsidRDefault="009F765F" w:rsidP="009F765F">
      <w:pPr>
        <w:widowControl w:val="0"/>
        <w:adjustRightInd w:val="0"/>
        <w:ind w:left="480" w:hanging="480"/>
        <w:rPr>
          <w:noProof/>
        </w:rPr>
      </w:pPr>
      <w:r w:rsidRPr="009F765F">
        <w:rPr>
          <w:noProof/>
        </w:rPr>
        <w:t xml:space="preserve">Bisk, Y., Zellers, R., Le Bras, R., Gao, J., &amp; Choi, Y. (2020). PIQA: Reasoning about physical commonsense in natural language. </w:t>
      </w:r>
      <w:r w:rsidRPr="009F765F">
        <w:rPr>
          <w:i/>
          <w:iCs w:val="0"/>
          <w:noProof/>
        </w:rPr>
        <w:t>AAAI 2020 - 34th AAAI Conference on Artificial Intelligence</w:t>
      </w:r>
      <w:r w:rsidRPr="009F765F">
        <w:rPr>
          <w:noProof/>
        </w:rPr>
        <w:t>, 7432–7439. https://doi.org/10.1609/aaai.v34i05.6239</w:t>
      </w:r>
    </w:p>
    <w:p w14:paraId="042A2084" w14:textId="77777777" w:rsidR="009F765F" w:rsidRPr="009F765F" w:rsidRDefault="009F765F" w:rsidP="009F765F">
      <w:pPr>
        <w:widowControl w:val="0"/>
        <w:adjustRightInd w:val="0"/>
        <w:ind w:left="480" w:hanging="480"/>
        <w:rPr>
          <w:noProof/>
        </w:rPr>
      </w:pPr>
      <w:r w:rsidRPr="009F765F">
        <w:rPr>
          <w:noProof/>
        </w:rPr>
        <w:t xml:space="preserve">Chen, M., Tworek, J., Jun, H., Yuan, Q., Pinto, H. P. de O., Kaplan, J., Edwards, H., Burda, Y., Joseph, N., Brockman, G., Ray, A., Puri, R., Krueger, G., Petrov, M., Khlaaf, H., Sastry, G., Mishkin, P., Chan, B., Gray, S., … Zaremba, W. (2021). </w:t>
      </w:r>
      <w:r w:rsidRPr="009F765F">
        <w:rPr>
          <w:i/>
          <w:iCs w:val="0"/>
          <w:noProof/>
        </w:rPr>
        <w:t>Evaluating Large Language Models Trained on Code</w:t>
      </w:r>
      <w:r w:rsidRPr="009F765F">
        <w:rPr>
          <w:noProof/>
        </w:rPr>
        <w:t>. http://arxiv.org/abs/2107.03374</w:t>
      </w:r>
    </w:p>
    <w:p w14:paraId="5F2E1668" w14:textId="77777777" w:rsidR="009F765F" w:rsidRPr="009F765F" w:rsidRDefault="009F765F" w:rsidP="009F765F">
      <w:pPr>
        <w:widowControl w:val="0"/>
        <w:adjustRightInd w:val="0"/>
        <w:ind w:left="480" w:hanging="480"/>
        <w:rPr>
          <w:noProof/>
        </w:rPr>
      </w:pPr>
      <w:r w:rsidRPr="009F765F">
        <w:rPr>
          <w:noProof/>
        </w:rPr>
        <w:t xml:space="preserve">Choi, E., He, H., Iyyer, M., Yatskar, M., Yih, W. T., Choi, Y., Liang, P., &amp; Zettlemoyer, L. (2018). QUAC: Question answering in context. </w:t>
      </w:r>
      <w:r w:rsidRPr="009F765F">
        <w:rPr>
          <w:i/>
          <w:iCs w:val="0"/>
          <w:noProof/>
        </w:rPr>
        <w:t>Proceedings of the 2018 Conference on Empirical Methods in Natural Language Processing, EMNLP 2018</w:t>
      </w:r>
      <w:r w:rsidRPr="009F765F">
        <w:rPr>
          <w:noProof/>
        </w:rPr>
        <w:t>, 2174–2184. https://doi.org/10.18653/v1/d18-1241</w:t>
      </w:r>
    </w:p>
    <w:p w14:paraId="061E854D" w14:textId="77777777" w:rsidR="009F765F" w:rsidRPr="009F765F" w:rsidRDefault="009F765F" w:rsidP="009F765F">
      <w:pPr>
        <w:widowControl w:val="0"/>
        <w:adjustRightInd w:val="0"/>
        <w:ind w:left="480" w:hanging="480"/>
        <w:rPr>
          <w:noProof/>
        </w:rPr>
      </w:pPr>
      <w:r w:rsidRPr="009F765F">
        <w:rPr>
          <w:noProof/>
        </w:rPr>
        <w:t xml:space="preserve">Chowdhery, A., Narang, S., Devlin, J., Bosma, M., Mishra, G., Roberts, A., Barham, P., Chung, H. W., Sutton, C., Gehrmann, S., Schuh, P., Shi, K., Tsvyashchenko, S., Maynez, J., Rao, A., Barnes, P., Tay, Y., Shazeer, N., Prabhakaran, V., … Fiedel, N. (2022). </w:t>
      </w:r>
      <w:r w:rsidRPr="009F765F">
        <w:rPr>
          <w:i/>
          <w:iCs w:val="0"/>
          <w:noProof/>
        </w:rPr>
        <w:t>PaLM: Scaling Language Modeling with Pathways</w:t>
      </w:r>
      <w:r w:rsidRPr="009F765F">
        <w:rPr>
          <w:noProof/>
        </w:rPr>
        <w:t xml:space="preserve">. 1–87. </w:t>
      </w:r>
      <w:r w:rsidRPr="009F765F">
        <w:rPr>
          <w:noProof/>
        </w:rPr>
        <w:lastRenderedPageBreak/>
        <w:t>http://arxiv.org/abs/2204.02311</w:t>
      </w:r>
    </w:p>
    <w:p w14:paraId="5BEC9591" w14:textId="77777777" w:rsidR="009F765F" w:rsidRPr="009F765F" w:rsidRDefault="009F765F" w:rsidP="009F765F">
      <w:pPr>
        <w:widowControl w:val="0"/>
        <w:adjustRightInd w:val="0"/>
        <w:ind w:left="480" w:hanging="480"/>
        <w:rPr>
          <w:noProof/>
        </w:rPr>
      </w:pPr>
      <w:r w:rsidRPr="009F765F">
        <w:rPr>
          <w:noProof/>
        </w:rPr>
        <w:t xml:space="preserve">Clark, C., Lee, K., Chang, M. W., Kwiatkowski, T., Collins, M., &amp; Toutanova, K. (2019). Boolq: Exploring the surprising difficulty of natural yes/no questions.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2924–2936.</w:t>
      </w:r>
    </w:p>
    <w:p w14:paraId="1E32B72A" w14:textId="77777777" w:rsidR="009F765F" w:rsidRPr="009F765F" w:rsidRDefault="009F765F" w:rsidP="009F765F">
      <w:pPr>
        <w:widowControl w:val="0"/>
        <w:adjustRightInd w:val="0"/>
        <w:ind w:left="480" w:hanging="480"/>
        <w:rPr>
          <w:noProof/>
        </w:rPr>
      </w:pPr>
      <w:r w:rsidRPr="009F765F">
        <w:rPr>
          <w:noProof/>
        </w:rPr>
        <w:t xml:space="preserve">Clark, P., Cowhey, I., Etzioni, O., Khot, T., Sabharwal, A., Schoenick, C., &amp; Tafjord, O. (2018). </w:t>
      </w:r>
      <w:r w:rsidRPr="009F765F">
        <w:rPr>
          <w:i/>
          <w:iCs w:val="0"/>
          <w:noProof/>
        </w:rPr>
        <w:t>Think you have Solved Question Answering? Try ARC, the AI2 Reasoning Challenge</w:t>
      </w:r>
      <w:r w:rsidRPr="009F765F">
        <w:rPr>
          <w:noProof/>
        </w:rPr>
        <w:t>. http://arxiv.org/abs/1803.05457</w:t>
      </w:r>
    </w:p>
    <w:p w14:paraId="1AA997C8" w14:textId="77777777" w:rsidR="009F765F" w:rsidRPr="009F765F" w:rsidRDefault="009F765F" w:rsidP="009F765F">
      <w:pPr>
        <w:widowControl w:val="0"/>
        <w:adjustRightInd w:val="0"/>
        <w:ind w:left="480" w:hanging="480"/>
        <w:rPr>
          <w:noProof/>
        </w:rPr>
      </w:pPr>
      <w:r w:rsidRPr="009F765F">
        <w:rPr>
          <w:noProof/>
        </w:rPr>
        <w:t xml:space="preserve">Cobbe, K., Kosaraju, V., Bavarian, M., Chen, M., Jun, H., Kaiser, L., Plappert, M., Tworek, J., Hilton, J., Nakano, R., Hesse, C., &amp; Schulman, J. (2021). </w:t>
      </w:r>
      <w:r w:rsidRPr="009F765F">
        <w:rPr>
          <w:i/>
          <w:iCs w:val="0"/>
          <w:noProof/>
        </w:rPr>
        <w:t>Training Verifiers to Solve Math Word Problems</w:t>
      </w:r>
      <w:r w:rsidRPr="009F765F">
        <w:rPr>
          <w:noProof/>
        </w:rPr>
        <w:t>. 1–22. http://arxiv.org/abs/2110.14168</w:t>
      </w:r>
    </w:p>
    <w:p w14:paraId="77309F1B" w14:textId="77777777" w:rsidR="009F765F" w:rsidRPr="009F765F" w:rsidRDefault="009F765F" w:rsidP="009F765F">
      <w:pPr>
        <w:widowControl w:val="0"/>
        <w:adjustRightInd w:val="0"/>
        <w:ind w:left="480" w:hanging="480"/>
        <w:rPr>
          <w:noProof/>
        </w:rPr>
      </w:pPr>
      <w:r w:rsidRPr="009F765F">
        <w:rPr>
          <w:noProof/>
        </w:rPr>
        <w:t xml:space="preserve">data.usk.ac.id. (2024). </w:t>
      </w:r>
      <w:r w:rsidRPr="009F765F">
        <w:rPr>
          <w:i/>
          <w:iCs w:val="0"/>
          <w:noProof/>
        </w:rPr>
        <w:t>Data Mahasiswa Daftar Ulang</w:t>
      </w:r>
      <w:r w:rsidRPr="009F765F">
        <w:rPr>
          <w:noProof/>
        </w:rPr>
        <w:t>. Data.Usk.Ac.Id. https://data.usk.ac.id/mahasiswa-daftar</w:t>
      </w:r>
    </w:p>
    <w:p w14:paraId="1F54CBA4" w14:textId="77777777" w:rsidR="009F765F" w:rsidRPr="009F765F" w:rsidRDefault="009F765F" w:rsidP="009F765F">
      <w:pPr>
        <w:widowControl w:val="0"/>
        <w:adjustRightInd w:val="0"/>
        <w:ind w:left="480" w:hanging="480"/>
        <w:rPr>
          <w:noProof/>
        </w:rPr>
      </w:pPr>
      <w:r w:rsidRPr="009F765F">
        <w:rPr>
          <w:noProof/>
        </w:rPr>
        <w:t xml:space="preserve">diskominfo.kedirikab.go.id. (2023). </w:t>
      </w:r>
      <w:r w:rsidRPr="009F765F">
        <w:rPr>
          <w:i/>
          <w:iCs w:val="0"/>
          <w:noProof/>
        </w:rPr>
        <w:t>Apa itu bahasa Python?</w:t>
      </w:r>
      <w:r w:rsidRPr="009F765F">
        <w:rPr>
          <w:noProof/>
        </w:rPr>
        <w:t xml:space="preserve"> Diskominfo.Kedirikab.Go.Id. https://diskominfo.kedirikab.go.id/baca/apa-itu-bahasa-python</w:t>
      </w:r>
    </w:p>
    <w:p w14:paraId="13151DBC" w14:textId="77777777" w:rsidR="009F765F" w:rsidRPr="009F765F" w:rsidRDefault="009F765F" w:rsidP="009F765F">
      <w:pPr>
        <w:widowControl w:val="0"/>
        <w:adjustRightInd w:val="0"/>
        <w:ind w:left="480" w:hanging="480"/>
        <w:rPr>
          <w:noProof/>
        </w:rPr>
      </w:pPr>
      <w:r w:rsidRPr="009F765F">
        <w:rPr>
          <w:noProof/>
        </w:rPr>
        <w:t xml:space="preserve">docs.llamaindex.ai. (2023). </w:t>
      </w:r>
      <w:r w:rsidRPr="009F765F">
        <w:rPr>
          <w:i/>
          <w:iCs w:val="0"/>
          <w:noProof/>
        </w:rPr>
        <w:t>High-Level Concepts</w:t>
      </w:r>
      <w:r w:rsidRPr="009F765F">
        <w:rPr>
          <w:noProof/>
        </w:rPr>
        <w:t>. Docs.Llamaindex.Ai.</w:t>
      </w:r>
    </w:p>
    <w:p w14:paraId="2C226FE4" w14:textId="77777777" w:rsidR="009F765F" w:rsidRPr="009F765F" w:rsidRDefault="009F765F" w:rsidP="009F765F">
      <w:pPr>
        <w:widowControl w:val="0"/>
        <w:adjustRightInd w:val="0"/>
        <w:ind w:left="480" w:hanging="480"/>
        <w:rPr>
          <w:noProof/>
        </w:rPr>
      </w:pPr>
      <w:r w:rsidRPr="009F765F">
        <w:rPr>
          <w:noProof/>
        </w:rPr>
        <w:t xml:space="preserve">Fatyanosa, T. (2020). </w:t>
      </w:r>
      <w:r w:rsidRPr="009F765F">
        <w:rPr>
          <w:i/>
          <w:iCs w:val="0"/>
          <w:noProof/>
        </w:rPr>
        <w:t>Fine-Tuning Pre-Trained Transformer-based Language Model</w:t>
      </w:r>
      <w:r w:rsidRPr="009F765F">
        <w:rPr>
          <w:noProof/>
        </w:rPr>
        <w:t>. Medium.Com. https://fatyanosa.medium.com/fine-tuning-pre-trained-transformer-based-language-model-c542af0e7fc1</w:t>
      </w:r>
    </w:p>
    <w:p w14:paraId="402B5951" w14:textId="77777777" w:rsidR="009F765F" w:rsidRPr="009F765F" w:rsidRDefault="009F765F" w:rsidP="009F765F">
      <w:pPr>
        <w:widowControl w:val="0"/>
        <w:adjustRightInd w:val="0"/>
        <w:ind w:left="480" w:hanging="480"/>
        <w:rPr>
          <w:noProof/>
        </w:rPr>
      </w:pPr>
      <w:r w:rsidRPr="009F765F">
        <w:rPr>
          <w:noProof/>
        </w:rPr>
        <w:t xml:space="preserve">Grootendorst, M. (2023). </w:t>
      </w:r>
      <w:r w:rsidRPr="009F765F">
        <w:rPr>
          <w:i/>
          <w:iCs w:val="0"/>
          <w:noProof/>
        </w:rPr>
        <w:t>Which Quantization Method is Right for You? (GPTQ vs. GGUF vs. AWQ)</w:t>
      </w:r>
      <w:r w:rsidRPr="009F765F">
        <w:rPr>
          <w:noProof/>
        </w:rPr>
        <w:t>. Maartengrootendorst.Com. https://www.maartengrootendorst.com/blog/quantization/</w:t>
      </w:r>
    </w:p>
    <w:p w14:paraId="5A0E49F2" w14:textId="77777777" w:rsidR="009F765F" w:rsidRPr="009F765F" w:rsidRDefault="009F765F" w:rsidP="009F765F">
      <w:pPr>
        <w:widowControl w:val="0"/>
        <w:adjustRightInd w:val="0"/>
        <w:ind w:left="480" w:hanging="480"/>
        <w:rPr>
          <w:noProof/>
        </w:rPr>
      </w:pPr>
      <w:r w:rsidRPr="009F765F">
        <w:rPr>
          <w:noProof/>
        </w:rPr>
        <w:t xml:space="preserve">Hendrycks, D., Burns, C., Basart, S., Zou, A., Mazeika, M., Song, D., &amp; Steinhardt, J. (2021). Measuring Massive Multitask Language Understanding. </w:t>
      </w:r>
      <w:r w:rsidRPr="009F765F">
        <w:rPr>
          <w:i/>
          <w:iCs w:val="0"/>
          <w:noProof/>
        </w:rPr>
        <w:t>ICLR 2021 - 9th International Conference on Learning Representations</w:t>
      </w:r>
      <w:r w:rsidRPr="009F765F">
        <w:rPr>
          <w:noProof/>
        </w:rPr>
        <w:t>.</w:t>
      </w:r>
    </w:p>
    <w:p w14:paraId="7137BABA" w14:textId="77777777" w:rsidR="009F765F" w:rsidRPr="009F765F" w:rsidRDefault="009F765F" w:rsidP="009F765F">
      <w:pPr>
        <w:widowControl w:val="0"/>
        <w:adjustRightInd w:val="0"/>
        <w:ind w:left="480" w:hanging="480"/>
        <w:rPr>
          <w:noProof/>
        </w:rPr>
      </w:pPr>
      <w:r w:rsidRPr="009F765F">
        <w:rPr>
          <w:noProof/>
        </w:rPr>
        <w:t xml:space="preserve">Hendrycks, D., Burns, C., Kadavath, S., Arora, A., Basart, S., Tang, E., Song, D., &amp; Steinhardt, J. (2021). </w:t>
      </w:r>
      <w:r w:rsidRPr="009F765F">
        <w:rPr>
          <w:i/>
          <w:iCs w:val="0"/>
          <w:noProof/>
        </w:rPr>
        <w:t>Measuring Mathematical Problem Solving With the MATH Dataset</w:t>
      </w:r>
      <w:r w:rsidRPr="009F765F">
        <w:rPr>
          <w:noProof/>
        </w:rPr>
        <w:t xml:space="preserve">. </w:t>
      </w:r>
      <w:r w:rsidRPr="009F765F">
        <w:rPr>
          <w:i/>
          <w:iCs w:val="0"/>
          <w:noProof/>
        </w:rPr>
        <w:t>NeurIPS</w:t>
      </w:r>
      <w:r w:rsidRPr="009F765F">
        <w:rPr>
          <w:noProof/>
        </w:rPr>
        <w:t>, 1–22. http://arxiv.org/abs/2103.03874</w:t>
      </w:r>
    </w:p>
    <w:p w14:paraId="02036E68" w14:textId="77777777" w:rsidR="009F765F" w:rsidRPr="009F765F" w:rsidRDefault="009F765F" w:rsidP="009F765F">
      <w:pPr>
        <w:widowControl w:val="0"/>
        <w:adjustRightInd w:val="0"/>
        <w:ind w:left="480" w:hanging="480"/>
        <w:rPr>
          <w:noProof/>
        </w:rPr>
      </w:pPr>
      <w:r w:rsidRPr="009F765F">
        <w:rPr>
          <w:noProof/>
        </w:rPr>
        <w:t xml:space="preserve">Hu, E., Shen, Y., Wallis, P., Allen-Zhu, Z., Li, Y., Wang, S., Wang, L., &amp; Chen, W. (2022). Lora: Low-Rank Adaptation of Large Language Models. </w:t>
      </w:r>
      <w:r w:rsidRPr="009F765F">
        <w:rPr>
          <w:i/>
          <w:iCs w:val="0"/>
          <w:noProof/>
        </w:rPr>
        <w:t>ICLR 2022 - 10th International Conference on Learning Representations</w:t>
      </w:r>
      <w:r w:rsidRPr="009F765F">
        <w:rPr>
          <w:noProof/>
        </w:rPr>
        <w:t>, 1–26.</w:t>
      </w:r>
    </w:p>
    <w:p w14:paraId="58AF3092" w14:textId="77777777" w:rsidR="009F765F" w:rsidRPr="009F765F" w:rsidRDefault="009F765F" w:rsidP="009F765F">
      <w:pPr>
        <w:widowControl w:val="0"/>
        <w:adjustRightInd w:val="0"/>
        <w:ind w:left="480" w:hanging="480"/>
        <w:rPr>
          <w:noProof/>
        </w:rPr>
      </w:pPr>
      <w:r w:rsidRPr="009F765F">
        <w:rPr>
          <w:noProof/>
        </w:rPr>
        <w:t xml:space="preserve">Huang, Q., Tao, M., Zhang, C., &amp; An, Z. (2023). </w:t>
      </w:r>
      <w:r w:rsidRPr="009F765F">
        <w:rPr>
          <w:i/>
          <w:iCs w:val="0"/>
          <w:noProof/>
        </w:rPr>
        <w:t>Lawyer LLaMA: Enhancing LLMs with Legal Knowledge</w:t>
      </w:r>
      <w:r w:rsidRPr="009F765F">
        <w:rPr>
          <w:noProof/>
        </w:rPr>
        <w:t>.</w:t>
      </w:r>
    </w:p>
    <w:p w14:paraId="53E731FF" w14:textId="77777777" w:rsidR="009F765F" w:rsidRPr="009F765F" w:rsidRDefault="009F765F" w:rsidP="009F765F">
      <w:pPr>
        <w:widowControl w:val="0"/>
        <w:adjustRightInd w:val="0"/>
        <w:ind w:left="480" w:hanging="480"/>
        <w:rPr>
          <w:noProof/>
        </w:rPr>
      </w:pPr>
      <w:r w:rsidRPr="009F765F">
        <w:rPr>
          <w:noProof/>
        </w:rPr>
        <w:t xml:space="preserve">Jiang, A. Q., Sablayrolles, A., Mensch, A., Bamford, C., Chaplot, D. S., Casas, D. de las, Bressand, F., Lengyel, G., Lample, G., Saulnier, L., Lavaud, L. R., Lachaux, M.-A., Stock, P., Scao, T. Le, Lavril, T., Wang, T., Lacroix, T., &amp; Sayed, W. El. (2023). </w:t>
      </w:r>
      <w:r w:rsidRPr="009F765F">
        <w:rPr>
          <w:i/>
          <w:iCs w:val="0"/>
          <w:noProof/>
        </w:rPr>
        <w:t>Mistral 7B</w:t>
      </w:r>
      <w:r w:rsidRPr="009F765F">
        <w:rPr>
          <w:noProof/>
        </w:rPr>
        <w:t>. 1–9. http://arxiv.org/abs/2310.06825</w:t>
      </w:r>
    </w:p>
    <w:p w14:paraId="6775F620" w14:textId="77777777" w:rsidR="009F765F" w:rsidRPr="009F765F" w:rsidRDefault="009F765F" w:rsidP="009F765F">
      <w:pPr>
        <w:widowControl w:val="0"/>
        <w:adjustRightInd w:val="0"/>
        <w:ind w:left="480" w:hanging="480"/>
        <w:rPr>
          <w:noProof/>
        </w:rPr>
      </w:pPr>
      <w:r w:rsidRPr="009F765F">
        <w:rPr>
          <w:noProof/>
        </w:rPr>
        <w:t xml:space="preserve">Jonatan, V., &amp; Igor,  and A.-A. (2023). Creation of a Chatbot Based on Natural Language Processing for Whatsapp. </w:t>
      </w:r>
      <w:r w:rsidRPr="009F765F">
        <w:rPr>
          <w:i/>
          <w:iCs w:val="0"/>
          <w:noProof/>
        </w:rPr>
        <w:t>Journal of Database Management</w:t>
      </w:r>
      <w:r w:rsidRPr="009F765F">
        <w:rPr>
          <w:noProof/>
        </w:rPr>
        <w:t xml:space="preserve">, </w:t>
      </w:r>
      <w:r w:rsidRPr="009F765F">
        <w:rPr>
          <w:i/>
          <w:iCs w:val="0"/>
          <w:noProof/>
        </w:rPr>
        <w:t>3</w:t>
      </w:r>
      <w:r w:rsidRPr="009F765F">
        <w:rPr>
          <w:noProof/>
        </w:rPr>
        <w:t>(4), 39–53. https://doi.org/10.14810/elelij.2023.12402</w:t>
      </w:r>
    </w:p>
    <w:p w14:paraId="33701872" w14:textId="77777777" w:rsidR="009F765F" w:rsidRPr="009F765F" w:rsidRDefault="009F765F" w:rsidP="009F765F">
      <w:pPr>
        <w:widowControl w:val="0"/>
        <w:adjustRightInd w:val="0"/>
        <w:ind w:left="480" w:hanging="480"/>
        <w:rPr>
          <w:noProof/>
        </w:rPr>
      </w:pPr>
      <w:r w:rsidRPr="009F765F">
        <w:rPr>
          <w:noProof/>
        </w:rPr>
        <w:t xml:space="preserve">Joshi, M., Choi, E., Weld, D. S., &amp; Zettlemoyer, L. (2017). TriviaQA: A large scale distantly supervised challenge dataset for reading comprehension. </w:t>
      </w:r>
      <w:r w:rsidRPr="009F765F">
        <w:rPr>
          <w:i/>
          <w:iCs w:val="0"/>
          <w:noProof/>
        </w:rPr>
        <w:t>ACL 2017 - 55th Annual Meeting of the Association for Computational Linguistics, Proceedings of the Conference (Long Papers)</w:t>
      </w:r>
      <w:r w:rsidRPr="009F765F">
        <w:rPr>
          <w:noProof/>
        </w:rPr>
        <w:t xml:space="preserve">, </w:t>
      </w:r>
      <w:r w:rsidRPr="009F765F">
        <w:rPr>
          <w:i/>
          <w:iCs w:val="0"/>
          <w:noProof/>
        </w:rPr>
        <w:t>1</w:t>
      </w:r>
      <w:r w:rsidRPr="009F765F">
        <w:rPr>
          <w:noProof/>
        </w:rPr>
        <w:t>, 1601–1611. https://doi.org/10.18653/v1/P17-1147</w:t>
      </w:r>
    </w:p>
    <w:p w14:paraId="6E6699B0" w14:textId="77777777" w:rsidR="009F765F" w:rsidRPr="009F765F" w:rsidRDefault="009F765F" w:rsidP="009F765F">
      <w:pPr>
        <w:widowControl w:val="0"/>
        <w:adjustRightInd w:val="0"/>
        <w:ind w:left="480" w:hanging="480"/>
        <w:rPr>
          <w:noProof/>
        </w:rPr>
      </w:pPr>
      <w:r w:rsidRPr="009F765F">
        <w:rPr>
          <w:noProof/>
        </w:rPr>
        <w:lastRenderedPageBreak/>
        <w:t xml:space="preserve">Khan, A. A. (2023). </w:t>
      </w:r>
      <w:r w:rsidRPr="009F765F">
        <w:rPr>
          <w:i/>
          <w:iCs w:val="0"/>
          <w:noProof/>
        </w:rPr>
        <w:t>“Crafting Conversational Magic: Building an AI Language Model(LLM) App with Langchain?and Gradio.”</w:t>
      </w:r>
      <w:r w:rsidRPr="009F765F">
        <w:rPr>
          <w:noProof/>
        </w:rPr>
        <w:t xml:space="preserve"> Medium.Com. https://medium.com/@abirkhan4u/crafting-conversational-magic-building-an-ai-language-model-llm-app-with-langchain-and-gradio-496429567512</w:t>
      </w:r>
    </w:p>
    <w:p w14:paraId="7122F1B1" w14:textId="77777777" w:rsidR="009F765F" w:rsidRPr="009F765F" w:rsidRDefault="009F765F" w:rsidP="009F765F">
      <w:pPr>
        <w:widowControl w:val="0"/>
        <w:adjustRightInd w:val="0"/>
        <w:ind w:left="480" w:hanging="480"/>
        <w:rPr>
          <w:noProof/>
        </w:rPr>
      </w:pPr>
      <w:r w:rsidRPr="009F765F">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9F765F">
        <w:rPr>
          <w:i/>
          <w:iCs w:val="0"/>
          <w:noProof/>
        </w:rPr>
        <w:t>Transactions of the Association for Computational Linguistics</w:t>
      </w:r>
      <w:r w:rsidRPr="009F765F">
        <w:rPr>
          <w:noProof/>
        </w:rPr>
        <w:t xml:space="preserve">, </w:t>
      </w:r>
      <w:r w:rsidRPr="009F765F">
        <w:rPr>
          <w:i/>
          <w:iCs w:val="0"/>
          <w:noProof/>
        </w:rPr>
        <w:t>7</w:t>
      </w:r>
      <w:r w:rsidRPr="009F765F">
        <w:rPr>
          <w:noProof/>
        </w:rPr>
        <w:t>, 453–466. https://doi.org/10.1162/tacl_a_00276</w:t>
      </w:r>
    </w:p>
    <w:p w14:paraId="649EFDC6" w14:textId="77777777" w:rsidR="009F765F" w:rsidRPr="009F765F" w:rsidRDefault="009F765F" w:rsidP="009F765F">
      <w:pPr>
        <w:widowControl w:val="0"/>
        <w:adjustRightInd w:val="0"/>
        <w:ind w:left="480" w:hanging="480"/>
        <w:rPr>
          <w:noProof/>
        </w:rPr>
      </w:pPr>
      <w:r w:rsidRPr="009F765F">
        <w:rPr>
          <w:noProof/>
        </w:rPr>
        <w:t xml:space="preserve">Lin, C.-Y. (2004). </w:t>
      </w:r>
      <w:r w:rsidRPr="009F765F">
        <w:rPr>
          <w:i/>
          <w:iCs w:val="0"/>
          <w:noProof/>
        </w:rPr>
        <w:t>ROUGE: A Package for Automatic Evaluation of Summaries Chin-Yew</w:t>
      </w:r>
      <w:r w:rsidRPr="009F765F">
        <w:rPr>
          <w:noProof/>
        </w:rPr>
        <w:t>. 74–81. https://doi.org/10.1253/jcj.34.1213</w:t>
      </w:r>
    </w:p>
    <w:p w14:paraId="427A731D" w14:textId="77777777" w:rsidR="009F765F" w:rsidRPr="009F765F" w:rsidRDefault="009F765F" w:rsidP="009F765F">
      <w:pPr>
        <w:widowControl w:val="0"/>
        <w:adjustRightInd w:val="0"/>
        <w:ind w:left="480" w:hanging="480"/>
        <w:rPr>
          <w:noProof/>
        </w:rPr>
      </w:pPr>
      <w:r w:rsidRPr="009F765F">
        <w:rPr>
          <w:noProof/>
        </w:rPr>
        <w:t xml:space="preserve">Loukas, L., Stogiannidis, I., Malakasiotis, P., &amp; Vassos, S. (2023). Breaking the Bank with ChatGPT: Few-Shot Text Classification for Finance. </w:t>
      </w:r>
      <w:r w:rsidRPr="009F765F">
        <w:rPr>
          <w:i/>
          <w:iCs w:val="0"/>
          <w:noProof/>
        </w:rPr>
        <w:t>FinNLP-Muffin 2023 - Joint Workshop of the 5th Financial Technology and Natural Language Processing and 2nd Multimodal AI For Financial Forecasting, in Conjunction with IJCAI 2023 - Proceedings</w:t>
      </w:r>
      <w:r w:rsidRPr="009F765F">
        <w:rPr>
          <w:noProof/>
        </w:rPr>
        <w:t>, 74–80.</w:t>
      </w:r>
    </w:p>
    <w:p w14:paraId="6E9F05BC" w14:textId="77777777" w:rsidR="009F765F" w:rsidRPr="009F765F" w:rsidRDefault="009F765F" w:rsidP="009F765F">
      <w:pPr>
        <w:widowControl w:val="0"/>
        <w:adjustRightInd w:val="0"/>
        <w:ind w:left="480" w:hanging="480"/>
        <w:rPr>
          <w:noProof/>
        </w:rPr>
      </w:pPr>
      <w:r w:rsidRPr="009F765F">
        <w:rPr>
          <w:noProof/>
        </w:rPr>
        <w:t xml:space="preserve">Martin, M. (2023). </w:t>
      </w:r>
      <w:r w:rsidRPr="009F765F">
        <w:rPr>
          <w:i/>
          <w:iCs w:val="0"/>
          <w:noProof/>
        </w:rPr>
        <w:t>Large Language Models (LLMs): Definition, Examples, and Benefits</w:t>
      </w:r>
      <w:r w:rsidRPr="009F765F">
        <w:rPr>
          <w:noProof/>
        </w:rPr>
        <w:t>. Smith.Ai. https://smith.ai/blog/llm-ai</w:t>
      </w:r>
    </w:p>
    <w:p w14:paraId="65ABF435" w14:textId="77777777" w:rsidR="009F765F" w:rsidRPr="009F765F" w:rsidRDefault="009F765F" w:rsidP="009F765F">
      <w:pPr>
        <w:widowControl w:val="0"/>
        <w:adjustRightInd w:val="0"/>
        <w:ind w:left="480" w:hanging="480"/>
        <w:rPr>
          <w:noProof/>
        </w:rPr>
      </w:pPr>
      <w:r w:rsidRPr="009F765F">
        <w:rPr>
          <w:noProof/>
        </w:rPr>
        <w:t xml:space="preserve">Mihaylov, T., Clark, P., Khot, T., &amp; Sabharwal, A. (2018). Can a suit of armor conduct electricity? A new dataset for open book question answering. </w:t>
      </w:r>
      <w:r w:rsidRPr="009F765F">
        <w:rPr>
          <w:i/>
          <w:iCs w:val="0"/>
          <w:noProof/>
        </w:rPr>
        <w:t>Proceedings of the 2018 Conference on Empirical Methods in Natural Language Processing, EMNLP 2018</w:t>
      </w:r>
      <w:r w:rsidRPr="009F765F">
        <w:rPr>
          <w:noProof/>
        </w:rPr>
        <w:t>, 2381–2391. https://doi.org/10.18653/v1/d18-1260</w:t>
      </w:r>
    </w:p>
    <w:p w14:paraId="10C47949" w14:textId="77777777" w:rsidR="009F765F" w:rsidRPr="009F765F" w:rsidRDefault="009F765F" w:rsidP="009F765F">
      <w:pPr>
        <w:widowControl w:val="0"/>
        <w:adjustRightInd w:val="0"/>
        <w:ind w:left="480" w:hanging="480"/>
        <w:rPr>
          <w:noProof/>
        </w:rPr>
      </w:pPr>
      <w:r w:rsidRPr="009F765F">
        <w:rPr>
          <w:noProof/>
        </w:rPr>
        <w:t xml:space="preserve">Minsky, M. (1989). </w:t>
      </w:r>
      <w:r w:rsidRPr="009F765F">
        <w:rPr>
          <w:i/>
          <w:iCs w:val="0"/>
          <w:noProof/>
        </w:rPr>
        <w:t>Steps Toward Artificial Intelligence</w:t>
      </w:r>
      <w:r w:rsidRPr="009F765F">
        <w:rPr>
          <w:noProof/>
        </w:rPr>
        <w:t>. Web.Media.Mit.Edu. https://web.media.mit.edu/~minsky/papers/steps.html</w:t>
      </w:r>
    </w:p>
    <w:p w14:paraId="5C6DABCD" w14:textId="77777777" w:rsidR="009F765F" w:rsidRPr="009F765F" w:rsidRDefault="009F765F" w:rsidP="009F765F">
      <w:pPr>
        <w:widowControl w:val="0"/>
        <w:adjustRightInd w:val="0"/>
        <w:ind w:left="480" w:hanging="480"/>
        <w:rPr>
          <w:noProof/>
        </w:rPr>
      </w:pPr>
      <w:r w:rsidRPr="009F765F">
        <w:rPr>
          <w:noProof/>
        </w:rPr>
        <w:t xml:space="preserve">Mohamadi, S., Mujtaba, G., Le, N., Doretto, G., &amp; Adjeroh, D. A. (2023). </w:t>
      </w:r>
      <w:r w:rsidRPr="009F765F">
        <w:rPr>
          <w:i/>
          <w:iCs w:val="0"/>
          <w:noProof/>
        </w:rPr>
        <w:t>ChatGPT in the Age of Generative AI and Large Language Models: A Concise Survey</w:t>
      </w:r>
      <w:r w:rsidRPr="009F765F">
        <w:rPr>
          <w:noProof/>
        </w:rPr>
        <w:t>. 1–60. http://arxiv.org/abs/2307.04251</w:t>
      </w:r>
    </w:p>
    <w:p w14:paraId="7664BFD8" w14:textId="77777777" w:rsidR="009F765F" w:rsidRPr="009F765F" w:rsidRDefault="009F765F" w:rsidP="009F765F">
      <w:pPr>
        <w:widowControl w:val="0"/>
        <w:adjustRightInd w:val="0"/>
        <w:ind w:left="480" w:hanging="480"/>
        <w:rPr>
          <w:noProof/>
        </w:rPr>
      </w:pPr>
      <w:r w:rsidRPr="009F765F">
        <w:rPr>
          <w:noProof/>
        </w:rPr>
        <w:t xml:space="preserve">Neves, M. C. (2023). </w:t>
      </w:r>
      <w:r w:rsidRPr="009F765F">
        <w:rPr>
          <w:i/>
          <w:iCs w:val="0"/>
          <w:noProof/>
        </w:rPr>
        <w:t>What are Quantized LLMs?</w:t>
      </w:r>
      <w:r w:rsidRPr="009F765F">
        <w:rPr>
          <w:noProof/>
        </w:rPr>
        <w:t xml:space="preserve"> Https://Www.Tensorops.Ai/.</w:t>
      </w:r>
    </w:p>
    <w:p w14:paraId="1220C2A6" w14:textId="77777777" w:rsidR="009F765F" w:rsidRPr="009F765F" w:rsidRDefault="009F765F" w:rsidP="009F765F">
      <w:pPr>
        <w:widowControl w:val="0"/>
        <w:adjustRightInd w:val="0"/>
        <w:ind w:left="480" w:hanging="480"/>
        <w:rPr>
          <w:noProof/>
        </w:rPr>
      </w:pPr>
      <w:r w:rsidRPr="009F765F">
        <w:rPr>
          <w:noProof/>
        </w:rPr>
        <w:t xml:space="preserve">Rajpurkar, P., Jia, R., &amp; Liang, P. (2018). Know what you don’t know: Unanswerable questions for SQuAD. </w:t>
      </w:r>
      <w:r w:rsidRPr="009F765F">
        <w:rPr>
          <w:i/>
          <w:iCs w:val="0"/>
          <w:noProof/>
        </w:rPr>
        <w:t>ACL 2018 - 56th Annual Meeting of the Association for Computational Linguistics, Proceedings of the Conference (Long Papers)</w:t>
      </w:r>
      <w:r w:rsidRPr="009F765F">
        <w:rPr>
          <w:noProof/>
        </w:rPr>
        <w:t xml:space="preserve">, </w:t>
      </w:r>
      <w:r w:rsidRPr="009F765F">
        <w:rPr>
          <w:i/>
          <w:iCs w:val="0"/>
          <w:noProof/>
        </w:rPr>
        <w:t>2</w:t>
      </w:r>
      <w:r w:rsidRPr="009F765F">
        <w:rPr>
          <w:noProof/>
        </w:rPr>
        <w:t>, 784–789. https://doi.org/10.18653/v1/p18-2124</w:t>
      </w:r>
    </w:p>
    <w:p w14:paraId="0DD8137A" w14:textId="77777777" w:rsidR="009F765F" w:rsidRPr="009F765F" w:rsidRDefault="009F765F" w:rsidP="009F765F">
      <w:pPr>
        <w:widowControl w:val="0"/>
        <w:adjustRightInd w:val="0"/>
        <w:ind w:left="480" w:hanging="480"/>
        <w:rPr>
          <w:noProof/>
        </w:rPr>
      </w:pPr>
      <w:r w:rsidRPr="009F765F">
        <w:rPr>
          <w:noProof/>
        </w:rPr>
        <w:t xml:space="preserve">Rakotoson, Loïc, Massip, Sylvain, A. A. Laleye, F. (2024). </w:t>
      </w:r>
      <w:r w:rsidRPr="009F765F">
        <w:rPr>
          <w:i/>
          <w:iCs w:val="0"/>
          <w:noProof/>
        </w:rPr>
        <w:t>Retrieval Augmented Generation Architecture</w:t>
      </w:r>
      <w:r w:rsidRPr="009F765F">
        <w:rPr>
          <w:noProof/>
        </w:rPr>
        <w:t>. Www.Researchgate.Net.</w:t>
      </w:r>
    </w:p>
    <w:p w14:paraId="356FF980" w14:textId="77777777" w:rsidR="009F765F" w:rsidRPr="009F765F" w:rsidRDefault="009F765F" w:rsidP="009F765F">
      <w:pPr>
        <w:widowControl w:val="0"/>
        <w:adjustRightInd w:val="0"/>
        <w:ind w:left="480" w:hanging="480"/>
        <w:rPr>
          <w:noProof/>
        </w:rPr>
      </w:pPr>
      <w:r w:rsidRPr="009F765F">
        <w:rPr>
          <w:noProof/>
        </w:rPr>
        <w:t xml:space="preserve">Revou.co. (2024). </w:t>
      </w:r>
      <w:r w:rsidRPr="009F765F">
        <w:rPr>
          <w:i/>
          <w:iCs w:val="0"/>
          <w:noProof/>
        </w:rPr>
        <w:t>Apa itu Natural Language Processing (NLP)</w:t>
      </w:r>
      <w:r w:rsidRPr="009F765F">
        <w:rPr>
          <w:noProof/>
        </w:rPr>
        <w:t>. Revou.Co. https://revou.co/kosakata/natural-language-processing</w:t>
      </w:r>
    </w:p>
    <w:p w14:paraId="23C37699" w14:textId="77777777" w:rsidR="009F765F" w:rsidRPr="009F765F" w:rsidRDefault="009F765F" w:rsidP="009F765F">
      <w:pPr>
        <w:widowControl w:val="0"/>
        <w:adjustRightInd w:val="0"/>
        <w:ind w:left="480" w:hanging="480"/>
        <w:rPr>
          <w:noProof/>
        </w:rPr>
      </w:pPr>
      <w:r w:rsidRPr="009F765F">
        <w:rPr>
          <w:noProof/>
        </w:rPr>
        <w:t xml:space="preserve">Risyad, S. A. (2023). </w:t>
      </w:r>
      <w:r w:rsidRPr="009F765F">
        <w:rPr>
          <w:i/>
          <w:iCs w:val="0"/>
          <w:noProof/>
        </w:rPr>
        <w:t>Data Set: Pengertian, Jenis, dan Contohnya</w:t>
      </w:r>
      <w:r w:rsidRPr="009F765F">
        <w:rPr>
          <w:noProof/>
        </w:rPr>
        <w:t>. Dibimbing.Id. https://dibimbing.id/blog/detail/pengertian-data-sheet-jenis-dan-contoh</w:t>
      </w:r>
    </w:p>
    <w:p w14:paraId="1CA98FEB" w14:textId="77777777" w:rsidR="009F765F" w:rsidRPr="009F765F" w:rsidRDefault="009F765F" w:rsidP="009F765F">
      <w:pPr>
        <w:widowControl w:val="0"/>
        <w:adjustRightInd w:val="0"/>
        <w:ind w:left="480" w:hanging="480"/>
        <w:rPr>
          <w:noProof/>
        </w:rPr>
      </w:pPr>
      <w:r w:rsidRPr="009F765F">
        <w:rPr>
          <w:noProof/>
        </w:rPr>
        <w:t xml:space="preserve">Russel, Stuart J; Norvig, P. (2010). </w:t>
      </w:r>
      <w:r w:rsidRPr="009F765F">
        <w:rPr>
          <w:i/>
          <w:iCs w:val="0"/>
          <w:noProof/>
        </w:rPr>
        <w:t>Artificial intelligence :a modern approach</w:t>
      </w:r>
      <w:r w:rsidRPr="009F765F">
        <w:rPr>
          <w:noProof/>
        </w:rPr>
        <w:t>.</w:t>
      </w:r>
    </w:p>
    <w:p w14:paraId="3002F706" w14:textId="77777777" w:rsidR="009F765F" w:rsidRPr="009F765F" w:rsidRDefault="009F765F" w:rsidP="009F765F">
      <w:pPr>
        <w:widowControl w:val="0"/>
        <w:adjustRightInd w:val="0"/>
        <w:ind w:left="480" w:hanging="480"/>
        <w:rPr>
          <w:noProof/>
        </w:rPr>
      </w:pPr>
      <w:r w:rsidRPr="009F765F">
        <w:rPr>
          <w:noProof/>
        </w:rPr>
        <w:t xml:space="preserve">Sakaguchi, K., Le Bras, R., Bhagavatula, C., &amp; Choi, Y. (2020). WINOGRANDE: An adversarial winograd schema challenge at scale. </w:t>
      </w:r>
      <w:r w:rsidRPr="009F765F">
        <w:rPr>
          <w:i/>
          <w:iCs w:val="0"/>
          <w:noProof/>
        </w:rPr>
        <w:t>AAAI 2020 - 34th AAAI Conference on Artificial Intelligence</w:t>
      </w:r>
      <w:r w:rsidRPr="009F765F">
        <w:rPr>
          <w:noProof/>
        </w:rPr>
        <w:t>, 8732–8734. https://doi.org/10.1609/aaai.v34i05.6399</w:t>
      </w:r>
    </w:p>
    <w:p w14:paraId="7CCB740C" w14:textId="77777777" w:rsidR="009F765F" w:rsidRPr="009F765F" w:rsidRDefault="009F765F" w:rsidP="009F765F">
      <w:pPr>
        <w:widowControl w:val="0"/>
        <w:adjustRightInd w:val="0"/>
        <w:ind w:left="480" w:hanging="480"/>
        <w:rPr>
          <w:noProof/>
        </w:rPr>
      </w:pPr>
      <w:r w:rsidRPr="009F765F">
        <w:rPr>
          <w:noProof/>
        </w:rPr>
        <w:t xml:space="preserve">Sap, M., Rashkin, H., Chen, D., Le Bras, R., &amp; Choi, Y. (2019). Social IQA: Commonsense reasoning about social interactions. </w:t>
      </w:r>
      <w:r w:rsidRPr="009F765F">
        <w:rPr>
          <w:i/>
          <w:iCs w:val="0"/>
          <w:noProof/>
        </w:rPr>
        <w:t xml:space="preserve">EMNLP-IJCNLP 2019 - 2019 Conference on Empirical Methods in Natural Language Processing and 9th </w:t>
      </w:r>
      <w:r w:rsidRPr="009F765F">
        <w:rPr>
          <w:i/>
          <w:iCs w:val="0"/>
          <w:noProof/>
        </w:rPr>
        <w:lastRenderedPageBreak/>
        <w:t>International Joint Conference on Natural Language Processing, Proceedings of the Conference</w:t>
      </w:r>
      <w:r w:rsidRPr="009F765F">
        <w:rPr>
          <w:noProof/>
        </w:rPr>
        <w:t>, 4463–4473. https://doi.org/10.18653/v1/d19-1454</w:t>
      </w:r>
    </w:p>
    <w:p w14:paraId="242FEC85" w14:textId="77777777" w:rsidR="009F765F" w:rsidRPr="009F765F" w:rsidRDefault="009F765F" w:rsidP="009F765F">
      <w:pPr>
        <w:widowControl w:val="0"/>
        <w:adjustRightInd w:val="0"/>
        <w:ind w:left="480" w:hanging="480"/>
        <w:rPr>
          <w:noProof/>
        </w:rPr>
      </w:pPr>
      <w:r w:rsidRPr="009F765F">
        <w:rPr>
          <w:noProof/>
        </w:rPr>
        <w:t xml:space="preserve">Suzgun, M., Scales, N., Schärli, N., Gehrmann, S., Tay, Y., Chung, H. W., Chowdhery, A., Le, Q. V., Chi, E. H., Zhou, D., &amp; Wei, J. (2023). Challenging BIG-Bench Tasks and Whether Chain-of-Thought Can Solve Them. </w:t>
      </w:r>
      <w:r w:rsidRPr="009F765F">
        <w:rPr>
          <w:i/>
          <w:iCs w:val="0"/>
          <w:noProof/>
        </w:rPr>
        <w:t>Proceedings of the Annual Meeting of the Association for Computational Linguistics</w:t>
      </w:r>
      <w:r w:rsidRPr="009F765F">
        <w:rPr>
          <w:noProof/>
        </w:rPr>
        <w:t>, 13003–13051. https://doi.org/10.18653/v1/2023.findings-acl.824</w:t>
      </w:r>
    </w:p>
    <w:p w14:paraId="5D915D0B" w14:textId="77777777" w:rsidR="009F765F" w:rsidRPr="009F765F" w:rsidRDefault="009F765F" w:rsidP="009F765F">
      <w:pPr>
        <w:widowControl w:val="0"/>
        <w:adjustRightInd w:val="0"/>
        <w:ind w:left="480" w:hanging="480"/>
        <w:rPr>
          <w:noProof/>
        </w:rPr>
      </w:pPr>
      <w:r w:rsidRPr="009F765F">
        <w:rPr>
          <w:noProof/>
        </w:rPr>
        <w:t xml:space="preserve">Talmor, A., Herzig, J., Lourie, N., &amp; Berant, J. (2019). CommonSenseqa: A question answering challenge targeting commonsense knowledge.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4149–4158.</w:t>
      </w:r>
    </w:p>
    <w:p w14:paraId="2CAB47B6" w14:textId="77777777" w:rsidR="009F765F" w:rsidRPr="009F765F" w:rsidRDefault="009F765F" w:rsidP="009F765F">
      <w:pPr>
        <w:widowControl w:val="0"/>
        <w:adjustRightInd w:val="0"/>
        <w:ind w:left="480" w:hanging="480"/>
        <w:rPr>
          <w:noProof/>
        </w:rPr>
      </w:pPr>
      <w:r w:rsidRPr="009F765F">
        <w:rPr>
          <w:noProof/>
        </w:rPr>
        <w:t xml:space="preserve">Touvron, H., Martin, L., Stone, K., Albert, P., Almahairi, A., Babaei, Y., Bashlykov, N., Batra, S., Bhargava, P., Bhosale, S., Bikel, D., Blecher, L., Ferrer, C. C., Chen, M., Cucurull, G., Esiobu, D., Fernandes, J., Fu, J., Fu, W., … Scialom, T. (2023). </w:t>
      </w:r>
      <w:r w:rsidRPr="009F765F">
        <w:rPr>
          <w:i/>
          <w:iCs w:val="0"/>
          <w:noProof/>
        </w:rPr>
        <w:t>Llama 2: Open Foundation and Fine-Tuned Chat Models</w:t>
      </w:r>
      <w:r w:rsidRPr="009F765F">
        <w:rPr>
          <w:noProof/>
        </w:rPr>
        <w:t>. http://arxiv.org/abs/2307.09288</w:t>
      </w:r>
    </w:p>
    <w:p w14:paraId="41EAED5B" w14:textId="77777777" w:rsidR="009F765F" w:rsidRPr="009F765F" w:rsidRDefault="009F765F" w:rsidP="009F765F">
      <w:pPr>
        <w:widowControl w:val="0"/>
        <w:adjustRightInd w:val="0"/>
        <w:ind w:left="480" w:hanging="480"/>
        <w:rPr>
          <w:noProof/>
        </w:rPr>
      </w:pPr>
      <w:r w:rsidRPr="009F765F">
        <w:rPr>
          <w:noProof/>
        </w:rPr>
        <w:t xml:space="preserve">Trozze, A., Davies, T., &amp; Kleinberg, B. (2023). </w:t>
      </w:r>
      <w:r w:rsidRPr="009F765F">
        <w:rPr>
          <w:i/>
          <w:iCs w:val="0"/>
          <w:noProof/>
        </w:rPr>
        <w:t>Large Language Models in Cryptocurrency Securities Cases: Can ChatGPT Replace Lawyers?</w:t>
      </w:r>
      <w:r w:rsidRPr="009F765F">
        <w:rPr>
          <w:noProof/>
        </w:rPr>
        <w:t xml:space="preserve"> 1–49. http://arxiv.org/abs/2308.06032</w:t>
      </w:r>
    </w:p>
    <w:p w14:paraId="6CA08689" w14:textId="77777777" w:rsidR="009F765F" w:rsidRPr="009F765F" w:rsidRDefault="009F765F" w:rsidP="009F765F">
      <w:pPr>
        <w:widowControl w:val="0"/>
        <w:adjustRightInd w:val="0"/>
        <w:ind w:left="480" w:hanging="480"/>
        <w:rPr>
          <w:noProof/>
        </w:rPr>
      </w:pPr>
      <w:r w:rsidRPr="009F765F">
        <w:rPr>
          <w:noProof/>
        </w:rPr>
        <w:t xml:space="preserve">ult.usk.ac.id. (2024). </w:t>
      </w:r>
      <w:r w:rsidRPr="009F765F">
        <w:rPr>
          <w:i/>
          <w:iCs w:val="0"/>
          <w:noProof/>
        </w:rPr>
        <w:t>Unit Layanan Terpadu USK</w:t>
      </w:r>
      <w:r w:rsidRPr="009F765F">
        <w:rPr>
          <w:noProof/>
        </w:rPr>
        <w:t>. Ult.Usk.Ac.Id.</w:t>
      </w:r>
    </w:p>
    <w:p w14:paraId="655624BD" w14:textId="77777777" w:rsidR="009F765F" w:rsidRPr="009F765F" w:rsidRDefault="009F765F" w:rsidP="009F765F">
      <w:pPr>
        <w:widowControl w:val="0"/>
        <w:adjustRightInd w:val="0"/>
        <w:ind w:left="480" w:hanging="480"/>
        <w:rPr>
          <w:noProof/>
        </w:rPr>
      </w:pPr>
      <w:r w:rsidRPr="009F765F">
        <w:rPr>
          <w:noProof/>
        </w:rPr>
        <w:t xml:space="preserve">V., K. (2024). </w:t>
      </w:r>
      <w:r w:rsidRPr="009F765F">
        <w:rPr>
          <w:i/>
          <w:iCs w:val="0"/>
          <w:noProof/>
        </w:rPr>
        <w:t>Fine-Tuning Large Language Models with Unsloth</w:t>
      </w:r>
      <w:r w:rsidRPr="009F765F">
        <w:rPr>
          <w:noProof/>
        </w:rPr>
        <w:t>. Medium.Com. https://medium.com/@kushalvala/fine-tuning-large-language-models-with-unsloth-380216a76108</w:t>
      </w:r>
    </w:p>
    <w:p w14:paraId="34CC40F3" w14:textId="77777777" w:rsidR="009F765F" w:rsidRPr="009F765F" w:rsidRDefault="009F765F" w:rsidP="009F765F">
      <w:pPr>
        <w:widowControl w:val="0"/>
        <w:adjustRightInd w:val="0"/>
        <w:ind w:left="480" w:hanging="480"/>
        <w:rPr>
          <w:noProof/>
        </w:rPr>
      </w:pPr>
      <w:r w:rsidRPr="009F765F">
        <w:rPr>
          <w:noProof/>
        </w:rPr>
        <w:t xml:space="preserve">Walker II, S. M. (2024). </w:t>
      </w:r>
      <w:r w:rsidRPr="009F765F">
        <w:rPr>
          <w:i/>
          <w:iCs w:val="0"/>
          <w:noProof/>
        </w:rPr>
        <w:t>What is the ROUGE Score (Recall-Oriented Understudy for Gisting Evaluation)?</w:t>
      </w:r>
      <w:r w:rsidRPr="009F765F">
        <w:rPr>
          <w:noProof/>
        </w:rPr>
        <w:t xml:space="preserve"> Klu.Ai. https://klu.ai/glossary/rouge-score</w:t>
      </w:r>
    </w:p>
    <w:p w14:paraId="1AE47F66" w14:textId="77777777" w:rsidR="009F765F" w:rsidRPr="009F765F" w:rsidRDefault="009F765F" w:rsidP="009F765F">
      <w:pPr>
        <w:widowControl w:val="0"/>
        <w:adjustRightInd w:val="0"/>
        <w:ind w:left="480" w:hanging="480"/>
        <w:rPr>
          <w:noProof/>
        </w:rPr>
      </w:pPr>
      <w:r w:rsidRPr="009F765F">
        <w:rPr>
          <w:noProof/>
        </w:rPr>
        <w:t xml:space="preserve">Wicaksono, K. T. (2023). </w:t>
      </w:r>
      <w:r w:rsidRPr="009F765F">
        <w:rPr>
          <w:i/>
          <w:iCs w:val="0"/>
          <w:noProof/>
        </w:rPr>
        <w:t>Memahami Retrieval Augmented Generation (RAG) Melalui Rencana Pembangunan LaporMacet.com</w:t>
      </w:r>
      <w:r w:rsidRPr="009F765F">
        <w:rPr>
          <w:noProof/>
        </w:rPr>
        <w:t>. Medium.Com. https://kukuhtw.medium.com/memahami-retrieval-augmented-generation-rag-melalui-rencana-pembangunan-lapormacet-com-5990a76edda7</w:t>
      </w:r>
    </w:p>
    <w:p w14:paraId="4AF82CB8" w14:textId="77777777" w:rsidR="009F765F" w:rsidRPr="009F765F" w:rsidRDefault="009F765F" w:rsidP="009F765F">
      <w:pPr>
        <w:widowControl w:val="0"/>
        <w:adjustRightInd w:val="0"/>
        <w:ind w:left="480" w:hanging="480"/>
        <w:rPr>
          <w:noProof/>
        </w:rPr>
      </w:pPr>
      <w:r w:rsidRPr="009F765F">
        <w:rPr>
          <w:noProof/>
        </w:rPr>
        <w:t xml:space="preserve">www.gradio.app. (2024). </w:t>
      </w:r>
      <w:r w:rsidRPr="009F765F">
        <w:rPr>
          <w:i/>
          <w:iCs w:val="0"/>
          <w:noProof/>
        </w:rPr>
        <w:t>Gradio</w:t>
      </w:r>
      <w:r w:rsidRPr="009F765F">
        <w:rPr>
          <w:noProof/>
        </w:rPr>
        <w:t>. Www.Gradio.App.</w:t>
      </w:r>
    </w:p>
    <w:p w14:paraId="2DD85F51" w14:textId="77777777" w:rsidR="009F765F" w:rsidRPr="009F765F" w:rsidRDefault="009F765F" w:rsidP="009F765F">
      <w:pPr>
        <w:widowControl w:val="0"/>
        <w:adjustRightInd w:val="0"/>
        <w:ind w:left="480" w:hanging="480"/>
        <w:rPr>
          <w:noProof/>
        </w:rPr>
      </w:pPr>
      <w:r w:rsidRPr="009F765F">
        <w:rPr>
          <w:noProof/>
        </w:rPr>
        <w:t xml:space="preserve">www.wiz.ai. (2023). </w:t>
      </w:r>
      <w:r w:rsidRPr="009F765F">
        <w:rPr>
          <w:i/>
          <w:iCs w:val="0"/>
          <w:noProof/>
        </w:rPr>
        <w:t>Menelaah : Bagaimana LLM (Large Language Models) bekerja</w:t>
      </w:r>
      <w:r w:rsidRPr="009F765F">
        <w:rPr>
          <w:noProof/>
        </w:rPr>
        <w:t>. Www.Wiz.Ai.</w:t>
      </w:r>
    </w:p>
    <w:p w14:paraId="60CD8369" w14:textId="77777777" w:rsidR="009F765F" w:rsidRPr="009F765F" w:rsidRDefault="009F765F" w:rsidP="009F765F">
      <w:pPr>
        <w:widowControl w:val="0"/>
        <w:adjustRightInd w:val="0"/>
        <w:ind w:left="480" w:hanging="480"/>
        <w:rPr>
          <w:noProof/>
        </w:rPr>
      </w:pPr>
      <w:r w:rsidRPr="009F765F">
        <w:rPr>
          <w:noProof/>
        </w:rPr>
        <w:t xml:space="preserve">Zellers, R., Holtzman, A., Bisk, Y., Farhadi, A., &amp; Choi, Y. (2020). Hellaswag: Can a machine really finish your sentence? </w:t>
      </w:r>
      <w:r w:rsidRPr="009F765F">
        <w:rPr>
          <w:i/>
          <w:iCs w:val="0"/>
          <w:noProof/>
        </w:rPr>
        <w:t>ACL 2019 - 57th Annual Meeting of the Association for Computational Linguistics, Proceedings of the Conference</w:t>
      </w:r>
      <w:r w:rsidRPr="009F765F">
        <w:rPr>
          <w:noProof/>
        </w:rPr>
        <w:t>, 4791–4800. https://doi.org/10.18653/v1/p19-1472</w:t>
      </w:r>
    </w:p>
    <w:p w14:paraId="47373CF1" w14:textId="77777777" w:rsidR="009F765F" w:rsidRPr="009F765F" w:rsidRDefault="009F765F" w:rsidP="009F765F">
      <w:pPr>
        <w:widowControl w:val="0"/>
        <w:adjustRightInd w:val="0"/>
        <w:ind w:left="480" w:hanging="480"/>
        <w:rPr>
          <w:noProof/>
        </w:rPr>
      </w:pPr>
      <w:r w:rsidRPr="009F765F">
        <w:rPr>
          <w:noProof/>
        </w:rPr>
        <w:t xml:space="preserve">Zhao, H., Ling, Q., Pan, Y., Zhong, T., Hu, J.-Y., Yao, J., Xiao, F., Xiao, Z., Zhang, Y., Xu, S.-H., Wu, S.-N., Kang, M., Wu, Z., Liu, Z., Jiang, X., Liu, T., &amp; Shao, Y. (2023). Ophtha-LLaMA2: A Large Language Model for Ophthalmology. </w:t>
      </w:r>
      <w:r w:rsidRPr="009F765F">
        <w:rPr>
          <w:i/>
          <w:iCs w:val="0"/>
          <w:noProof/>
        </w:rPr>
        <w:t>ArXiv [Preprint]</w:t>
      </w:r>
      <w:r w:rsidRPr="009F765F">
        <w:rPr>
          <w:noProof/>
        </w:rPr>
        <w:t>, 1–19. http://arxiv.org/abs/2312.04906</w:t>
      </w:r>
    </w:p>
    <w:p w14:paraId="2D29D5AC" w14:textId="77777777" w:rsidR="009F765F" w:rsidRPr="009F765F" w:rsidRDefault="009F765F" w:rsidP="009F765F">
      <w:pPr>
        <w:widowControl w:val="0"/>
        <w:adjustRightInd w:val="0"/>
        <w:ind w:left="480" w:hanging="480"/>
        <w:rPr>
          <w:noProof/>
        </w:rPr>
      </w:pPr>
      <w:r w:rsidRPr="009F765F">
        <w:rPr>
          <w:noProof/>
        </w:rPr>
        <w:t xml:space="preserve">Zhong, W., Cui, R., Guo, Y., Liang, Y., Lu, S., Wang, Y., Saied, A., Chen, W., &amp; Duan, N. (2023). </w:t>
      </w:r>
      <w:r w:rsidRPr="009F765F">
        <w:rPr>
          <w:i/>
          <w:iCs w:val="0"/>
          <w:noProof/>
        </w:rPr>
        <w:t>AGIEval: A Human-Centric Benchmark for Evaluating Foundation Models</w:t>
      </w:r>
      <w:r w:rsidRPr="009F765F">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F304B" w14:textId="77777777" w:rsidR="009B7741" w:rsidRDefault="009B7741" w:rsidP="009574DC">
      <w:r>
        <w:separator/>
      </w:r>
    </w:p>
    <w:p w14:paraId="730C7998" w14:textId="77777777" w:rsidR="009B7741" w:rsidRDefault="009B7741" w:rsidP="009574DC"/>
    <w:p w14:paraId="40A1BFF1" w14:textId="77777777" w:rsidR="009B7741" w:rsidRDefault="009B7741" w:rsidP="009574DC"/>
  </w:endnote>
  <w:endnote w:type="continuationSeparator" w:id="0">
    <w:p w14:paraId="6C746A45" w14:textId="77777777" w:rsidR="009B7741" w:rsidRDefault="009B7741" w:rsidP="009574DC">
      <w:r>
        <w:continuationSeparator/>
      </w:r>
    </w:p>
    <w:p w14:paraId="491DD705" w14:textId="77777777" w:rsidR="009B7741" w:rsidRDefault="009B7741" w:rsidP="009574DC"/>
    <w:p w14:paraId="18CEC1B2" w14:textId="77777777" w:rsidR="009B7741" w:rsidRDefault="009B7741"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B092D" w14:textId="77777777" w:rsidR="009B7741" w:rsidRDefault="009B7741" w:rsidP="009574DC">
      <w:r>
        <w:separator/>
      </w:r>
    </w:p>
    <w:p w14:paraId="4F3BE953" w14:textId="77777777" w:rsidR="009B7741" w:rsidRDefault="009B7741" w:rsidP="009574DC"/>
    <w:p w14:paraId="4872F729" w14:textId="77777777" w:rsidR="009B7741" w:rsidRDefault="009B7741" w:rsidP="009574DC"/>
  </w:footnote>
  <w:footnote w:type="continuationSeparator" w:id="0">
    <w:p w14:paraId="4C00CE63" w14:textId="77777777" w:rsidR="009B7741" w:rsidRDefault="009B7741" w:rsidP="009574DC">
      <w:r>
        <w:continuationSeparator/>
      </w:r>
    </w:p>
    <w:p w14:paraId="55FA7CD0" w14:textId="77777777" w:rsidR="009B7741" w:rsidRDefault="009B7741" w:rsidP="009574DC"/>
    <w:p w14:paraId="05931108" w14:textId="77777777" w:rsidR="009B7741" w:rsidRDefault="009B7741"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0EC6"/>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2535"/>
    <w:rsid w:val="00614195"/>
    <w:rsid w:val="00614822"/>
    <w:rsid w:val="006159D1"/>
    <w:rsid w:val="006202D7"/>
    <w:rsid w:val="00622833"/>
    <w:rsid w:val="00623C37"/>
    <w:rsid w:val="0062422E"/>
    <w:rsid w:val="00624A09"/>
    <w:rsid w:val="00624CB9"/>
    <w:rsid w:val="00625B8A"/>
    <w:rsid w:val="00627523"/>
    <w:rsid w:val="00635505"/>
    <w:rsid w:val="00637685"/>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704B1"/>
    <w:rsid w:val="00770DAF"/>
    <w:rsid w:val="00771EF6"/>
    <w:rsid w:val="00772987"/>
    <w:rsid w:val="00775781"/>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6EED"/>
    <w:rsid w:val="007B7104"/>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B17"/>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25FF"/>
    <w:rsid w:val="00C13EA9"/>
    <w:rsid w:val="00C14D87"/>
    <w:rsid w:val="00C15D40"/>
    <w:rsid w:val="00C15E08"/>
    <w:rsid w:val="00C167A3"/>
    <w:rsid w:val="00C17E64"/>
    <w:rsid w:val="00C20336"/>
    <w:rsid w:val="00C2034A"/>
    <w:rsid w:val="00C20E7B"/>
    <w:rsid w:val="00C216FA"/>
    <w:rsid w:val="00C21BF6"/>
    <w:rsid w:val="00C225F2"/>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C2105"/>
    <w:rsid w:val="00CC3218"/>
    <w:rsid w:val="00CC3232"/>
    <w:rsid w:val="00CC3707"/>
    <w:rsid w:val="00CC3B38"/>
    <w:rsid w:val="00CC3E92"/>
    <w:rsid w:val="00CC3F90"/>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CF5829"/>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2</TotalTime>
  <Pages>59</Pages>
  <Words>53273</Words>
  <Characters>303658</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562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326</cp:revision>
  <cp:lastPrinted>2024-07-31T01:32:00Z</cp:lastPrinted>
  <dcterms:created xsi:type="dcterms:W3CDTF">2018-07-26T02:47:00Z</dcterms:created>
  <dcterms:modified xsi:type="dcterms:W3CDTF">2024-08-06T02: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